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5C423" w14:textId="3885CEC0" w:rsidR="007A515C" w:rsidRPr="0083166E" w:rsidRDefault="007A515C" w:rsidP="0083166E">
      <w:pPr>
        <w:pStyle w:val="Heading1"/>
      </w:pPr>
      <w:r w:rsidRPr="0083166E">
        <w:t>Abstract</w:t>
      </w:r>
    </w:p>
    <w:p w14:paraId="005969E8" w14:textId="4449F23E" w:rsidR="007A515C" w:rsidRPr="0083166E" w:rsidRDefault="007A515C" w:rsidP="0083166E">
      <w:pPr>
        <w:pStyle w:val="Heading2"/>
      </w:pPr>
      <w:r w:rsidRPr="0083166E">
        <w:t>Purpose</w:t>
      </w:r>
    </w:p>
    <w:p w14:paraId="63DF03CC" w14:textId="77777777" w:rsidR="007A515C" w:rsidRPr="0083166E" w:rsidRDefault="007A515C" w:rsidP="007A515C"/>
    <w:p w14:paraId="68F92DB0" w14:textId="0BE3F71F" w:rsidR="007A515C" w:rsidRPr="0083166E" w:rsidRDefault="007A515C" w:rsidP="0083166E">
      <w:pPr>
        <w:pStyle w:val="Heading2"/>
      </w:pPr>
      <w:r w:rsidRPr="0083166E">
        <w:t>Methods</w:t>
      </w:r>
    </w:p>
    <w:p w14:paraId="438C1948" w14:textId="77777777" w:rsidR="007A515C" w:rsidRPr="0083166E" w:rsidRDefault="007A515C" w:rsidP="007A515C"/>
    <w:p w14:paraId="431DFBE7" w14:textId="70B2C1C2" w:rsidR="007A515C" w:rsidRPr="0083166E" w:rsidRDefault="007A515C" w:rsidP="0083166E">
      <w:pPr>
        <w:pStyle w:val="Heading2"/>
      </w:pPr>
      <w:r w:rsidRPr="0083166E">
        <w:t>Results</w:t>
      </w:r>
    </w:p>
    <w:p w14:paraId="14C0312E" w14:textId="77777777" w:rsidR="007A515C" w:rsidRPr="0083166E" w:rsidRDefault="007A515C" w:rsidP="007A515C"/>
    <w:p w14:paraId="5CF47FDB" w14:textId="2C2B755F" w:rsidR="007A515C" w:rsidRPr="0083166E" w:rsidRDefault="007A515C" w:rsidP="0083166E">
      <w:pPr>
        <w:pStyle w:val="Heading2"/>
      </w:pPr>
      <w:r w:rsidRPr="0083166E">
        <w:t>Conclusions</w:t>
      </w:r>
    </w:p>
    <w:p w14:paraId="1A42982D" w14:textId="77777777" w:rsidR="007A515C" w:rsidRPr="0083166E" w:rsidRDefault="007A515C" w:rsidP="007A515C"/>
    <w:p w14:paraId="24B5F368" w14:textId="0CE8F117" w:rsidR="008A68D8" w:rsidRPr="0083166E" w:rsidRDefault="007A515C" w:rsidP="0083166E">
      <w:pPr>
        <w:pStyle w:val="Heading1"/>
      </w:pPr>
      <w:r w:rsidRPr="0083166E">
        <w:t>Introduction</w:t>
      </w:r>
    </w:p>
    <w:p w14:paraId="3B793AAE" w14:textId="34CD02CC" w:rsidR="007A515C" w:rsidRPr="0083166E" w:rsidRDefault="007A515C"/>
    <w:p w14:paraId="37F120EE" w14:textId="0CA8A4DF" w:rsidR="007A515C" w:rsidRPr="0083166E" w:rsidRDefault="007A515C" w:rsidP="0083166E">
      <w:pPr>
        <w:pStyle w:val="Heading1"/>
      </w:pPr>
      <w:r w:rsidRPr="0083166E">
        <w:t>Methods</w:t>
      </w:r>
    </w:p>
    <w:p w14:paraId="3CC9A740" w14:textId="00CFE9F7" w:rsidR="007A515C" w:rsidRPr="0083166E" w:rsidRDefault="007A515C" w:rsidP="0083166E">
      <w:pPr>
        <w:pStyle w:val="Heading2"/>
      </w:pPr>
      <w:r w:rsidRPr="0083166E">
        <w:t>Search strategy</w:t>
      </w:r>
    </w:p>
    <w:p w14:paraId="272A8E26" w14:textId="6BD36CB0" w:rsidR="00BC09E2" w:rsidRPr="0083166E" w:rsidRDefault="0077730D" w:rsidP="007A515C">
      <w:r w:rsidRPr="0083166E">
        <w:t xml:space="preserve">We searched </w:t>
      </w:r>
      <w:r w:rsidR="00BC09E2" w:rsidRPr="0083166E">
        <w:t>Ovid MEDLINE(R) and In-Process, In-Data-Review &amp; Other Non-Indexed Citations (1946 to 2022 May 11)</w:t>
      </w:r>
      <w:r w:rsidRPr="0083166E">
        <w:t xml:space="preserve"> and</w:t>
      </w:r>
      <w:r w:rsidR="00BC09E2" w:rsidRPr="0083166E">
        <w:t xml:space="preserve"> Embase </w:t>
      </w:r>
      <w:proofErr w:type="spellStart"/>
      <w:r w:rsidR="00BC09E2" w:rsidRPr="0083166E">
        <w:t>Classic+Embase</w:t>
      </w:r>
      <w:proofErr w:type="spellEnd"/>
      <w:r w:rsidR="00BC09E2" w:rsidRPr="0083166E">
        <w:t xml:space="preserve"> (1947 to 2022 May 11)</w:t>
      </w:r>
      <w:r w:rsidRPr="0083166E">
        <w:t>. The searches combined Medical Subject Headings (</w:t>
      </w:r>
      <w:proofErr w:type="spellStart"/>
      <w:r w:rsidRPr="0083166E">
        <w:t>MeSH</w:t>
      </w:r>
      <w:proofErr w:type="spellEnd"/>
      <w:r w:rsidRPr="0083166E">
        <w:t xml:space="preserve">), appropriate controlled vocabulary and keywords for time, death, and withdrawal as utilised in Munshi et </w:t>
      </w:r>
      <w:proofErr w:type="spellStart"/>
      <w:r w:rsidRPr="0083166E">
        <w:t>al’s</w:t>
      </w:r>
      <w:proofErr w:type="spellEnd"/>
      <w:r w:rsidRPr="0083166E">
        <w:t xml:space="preserve"> </w:t>
      </w:r>
      <w:r w:rsidR="00212F98" w:rsidRPr="0083166E">
        <w:t xml:space="preserve">2015 </w:t>
      </w:r>
      <w:r w:rsidR="00762F66" w:rsidRPr="0083166E">
        <w:t>systematic</w:t>
      </w:r>
      <w:r w:rsidR="00212F98" w:rsidRPr="0083166E">
        <w:t xml:space="preserve"> review. The reference lists of all included articles and prior review articles were explored for further inclusions. Clinical experts were consulted to check the included articles for omissions identified through their expertise in the field. Conference abstracts, poster abstracts, letter responses and letters to editors were excluded as tabulated in the PRISMA figure.</w:t>
      </w:r>
    </w:p>
    <w:p w14:paraId="333E1540" w14:textId="20AFCE04" w:rsidR="007A515C" w:rsidRPr="0083166E" w:rsidRDefault="007A515C" w:rsidP="0083166E">
      <w:pPr>
        <w:pStyle w:val="Heading2"/>
      </w:pPr>
      <w:r w:rsidRPr="0083166E">
        <w:t>Study selection</w:t>
      </w:r>
    </w:p>
    <w:p w14:paraId="137F391C" w14:textId="75A77C52" w:rsidR="007A515C" w:rsidRPr="0083166E" w:rsidRDefault="00212F98" w:rsidP="007A515C">
      <w:r w:rsidRPr="0083166E">
        <w:t xml:space="preserve">Included </w:t>
      </w:r>
      <w:r w:rsidR="0045733F" w:rsidRPr="0083166E">
        <w:t>articles</w:t>
      </w:r>
      <w:r w:rsidRPr="0083166E">
        <w:t xml:space="preserve"> were required to evaluate an adult population in an intensive care environment</w:t>
      </w:r>
      <w:r w:rsidR="0071591D" w:rsidRPr="0083166E">
        <w:t xml:space="preserve"> who underwent withdrawal of life sustaining treatment (WLST)</w:t>
      </w:r>
      <w:r w:rsidRPr="0083166E">
        <w:t>.</w:t>
      </w:r>
      <w:r w:rsidR="0071591D" w:rsidRPr="0083166E">
        <w:t xml:space="preserve"> Life sustaining treatment was defined as ventilation</w:t>
      </w:r>
      <w:r w:rsidR="00762F66" w:rsidRPr="0083166E">
        <w:t xml:space="preserve"> (invasive or non-invasive)</w:t>
      </w:r>
      <w:r w:rsidR="0071591D" w:rsidRPr="0083166E">
        <w:t xml:space="preserve"> or haemodynamic support.</w:t>
      </w:r>
      <w:r w:rsidR="0045733F" w:rsidRPr="0083166E">
        <w:t xml:space="preserve"> Measurement </w:t>
      </w:r>
      <w:r w:rsidR="0071591D" w:rsidRPr="0083166E">
        <w:t>from WLST</w:t>
      </w:r>
      <w:r w:rsidR="0045733F" w:rsidRPr="0083166E">
        <w:t xml:space="preserve"> time to death or asystole was necessary</w:t>
      </w:r>
      <w:r w:rsidR="0071591D" w:rsidRPr="0083166E">
        <w:t xml:space="preserve"> for inclusion. Articles that did not e</w:t>
      </w:r>
      <w:r w:rsidR="0045733F" w:rsidRPr="0083166E">
        <w:t>valuat</w:t>
      </w:r>
      <w:r w:rsidR="0071591D" w:rsidRPr="0083166E">
        <w:t>e potential predictive factors or models i</w:t>
      </w:r>
      <w:r w:rsidR="0045733F" w:rsidRPr="0083166E">
        <w:t>n relation to this measurement</w:t>
      </w:r>
      <w:r w:rsidR="0071591D" w:rsidRPr="0083166E">
        <w:t xml:space="preserve"> were excluded.</w:t>
      </w:r>
    </w:p>
    <w:p w14:paraId="016205D4" w14:textId="42E8763A" w:rsidR="006017A8" w:rsidRPr="0083166E" w:rsidRDefault="006017A8" w:rsidP="007A515C">
      <w:r w:rsidRPr="0083166E">
        <w:t xml:space="preserve">Two reviewers (CN, AB) independently reviewed all titles and abstracts identified from the literature searches. Of the articles not excluded in this process full text review was again undertaken by two reviewers. During </w:t>
      </w:r>
      <w:proofErr w:type="gramStart"/>
      <w:r w:rsidRPr="0083166E">
        <w:t>both of these</w:t>
      </w:r>
      <w:proofErr w:type="gramEnd"/>
      <w:r w:rsidRPr="0083166E">
        <w:t xml:space="preserve"> processes disputes were resolved by a third reviewer (KP).</w:t>
      </w:r>
    </w:p>
    <w:p w14:paraId="386D1F61" w14:textId="3517A8AF" w:rsidR="007A515C" w:rsidRPr="0083166E" w:rsidRDefault="007A515C" w:rsidP="0083166E">
      <w:pPr>
        <w:pStyle w:val="Heading2"/>
      </w:pPr>
      <w:r w:rsidRPr="0083166E">
        <w:t>Data extraction and quality assessment</w:t>
      </w:r>
    </w:p>
    <w:p w14:paraId="67AF07C8" w14:textId="11247E06" w:rsidR="007A515C" w:rsidRPr="0083166E" w:rsidRDefault="006017A8" w:rsidP="007A515C">
      <w:r w:rsidRPr="0083166E">
        <w:t>Data was extracted from the included articles using customised spreadsheets. Key population characteristics and measurement methods</w:t>
      </w:r>
      <w:r w:rsidR="0030559B" w:rsidRPr="0083166E">
        <w:t xml:space="preserve"> were recorded. The performance metrics of any evaluated predictive factors or models were recorded. Quality assessment was undertaken using the PROBAST (Prediction model Risk </w:t>
      </w:r>
      <w:proofErr w:type="gramStart"/>
      <w:r w:rsidR="0030559B" w:rsidRPr="0083166E">
        <w:t>Of</w:t>
      </w:r>
      <w:proofErr w:type="gramEnd"/>
      <w:r w:rsidR="0030559B" w:rsidRPr="0083166E">
        <w:t xml:space="preserve"> Bias </w:t>
      </w:r>
      <w:proofErr w:type="spellStart"/>
      <w:r w:rsidR="0030559B" w:rsidRPr="0083166E">
        <w:t>ASsessment</w:t>
      </w:r>
      <w:proofErr w:type="spellEnd"/>
      <w:r w:rsidR="0030559B" w:rsidRPr="0083166E">
        <w:t xml:space="preserve"> Tool) which was designed to assess the risk of bias (ROB) and applicability of diagnostic and prognostic prediction model studies.</w:t>
      </w:r>
    </w:p>
    <w:p w14:paraId="2F93F5BF" w14:textId="7D56FD09" w:rsidR="007A515C" w:rsidRPr="0083166E" w:rsidRDefault="007A515C" w:rsidP="0083166E">
      <w:pPr>
        <w:pStyle w:val="Heading2"/>
      </w:pPr>
      <w:r w:rsidRPr="0083166E">
        <w:lastRenderedPageBreak/>
        <w:t>Data analysis</w:t>
      </w:r>
    </w:p>
    <w:p w14:paraId="0D363583" w14:textId="369BFDFE" w:rsidR="007A515C" w:rsidRPr="0083166E" w:rsidRDefault="008F37C2" w:rsidP="007A515C">
      <w:r w:rsidRPr="0083166E">
        <w:t>Given the lack of standardisation of the withdrawal process, heterogenous variable measurement and variation in time to asystole bracketing, data pooling or meta-analysis was not undertaken. Due to this the analysis consists</w:t>
      </w:r>
      <w:r w:rsidR="00426C8E" w:rsidRPr="0083166E">
        <w:t xml:space="preserve"> of</w:t>
      </w:r>
      <w:r w:rsidRPr="0083166E">
        <w:t xml:space="preserve"> tabulation of study characteristics and performance metrics with summarisation of the literature as appropriate.</w:t>
      </w:r>
    </w:p>
    <w:p w14:paraId="34394389" w14:textId="6B649F49" w:rsidR="007A515C" w:rsidRPr="0083166E" w:rsidRDefault="007A515C" w:rsidP="0083166E">
      <w:pPr>
        <w:pStyle w:val="Heading1"/>
      </w:pPr>
      <w:r w:rsidRPr="0083166E">
        <w:t>Results</w:t>
      </w:r>
    </w:p>
    <w:p w14:paraId="45F6E362" w14:textId="57EDFFC2" w:rsidR="007A515C" w:rsidRDefault="00426C8E">
      <w:r w:rsidRPr="0083166E">
        <w:t xml:space="preserve">The initial </w:t>
      </w:r>
      <w:r w:rsidRPr="0083166E">
        <w:t>Ovid MEDLINE</w:t>
      </w:r>
      <w:r w:rsidRPr="0083166E">
        <w:t xml:space="preserve"> and EMBASE via Ovid searches returned </w:t>
      </w:r>
      <w:r w:rsidR="008C7A8F" w:rsidRPr="0083166E">
        <w:t>1,145 and 1,969 results respectively to give a total of 2,4</w:t>
      </w:r>
      <w:r w:rsidR="00307EDB">
        <w:t>18</w:t>
      </w:r>
      <w:r w:rsidR="008C7A8F" w:rsidRPr="0083166E">
        <w:t xml:space="preserve"> </w:t>
      </w:r>
      <w:r w:rsidR="009002B1">
        <w:t>articles</w:t>
      </w:r>
      <w:r w:rsidR="008C7A8F" w:rsidRPr="0083166E">
        <w:t xml:space="preserve"> to be screened following the removal of duplicates</w:t>
      </w:r>
      <w:r w:rsidR="009002B1">
        <w:t xml:space="preserve"> (Fig. 1)</w:t>
      </w:r>
      <w:r w:rsidR="008C7A8F" w:rsidRPr="0083166E">
        <w:t>.</w:t>
      </w:r>
      <w:r w:rsidR="00307EDB">
        <w:t xml:space="preserve"> Screening of these produced 71 </w:t>
      </w:r>
      <w:r w:rsidR="009002B1">
        <w:t>articles</w:t>
      </w:r>
      <w:r w:rsidR="00307EDB">
        <w:t xml:space="preserve"> </w:t>
      </w:r>
      <w:r w:rsidR="009002B1">
        <w:t xml:space="preserve">for full-text review with an additional </w:t>
      </w:r>
      <w:r w:rsidR="00A6678D">
        <w:t>paper</w:t>
      </w:r>
      <w:r w:rsidR="009002B1">
        <w:t xml:space="preserve"> from reference screening and</w:t>
      </w:r>
      <w:r w:rsidR="00A6678D">
        <w:t xml:space="preserve"> from</w:t>
      </w:r>
      <w:r w:rsidR="009002B1">
        <w:t xml:space="preserve"> expert input. Full-text review produced 2</w:t>
      </w:r>
      <w:r w:rsidR="00A6678D">
        <w:t>3</w:t>
      </w:r>
      <w:r w:rsidR="009002B1">
        <w:t xml:space="preserve"> articles for inclusion in data extraction and analysis.</w:t>
      </w:r>
    </w:p>
    <w:p w14:paraId="4F3CEA19" w14:textId="1A8D7282" w:rsidR="009002B1" w:rsidRDefault="00A27A02">
      <w:r>
        <w:t xml:space="preserve">The populations were relatively evenly split </w:t>
      </w:r>
      <w:r w:rsidR="00B427C5">
        <w:t>with</w:t>
      </w:r>
      <w:r>
        <w:t xml:space="preserve"> </w:t>
      </w:r>
      <w:r w:rsidR="007D0711">
        <w:t xml:space="preserve">11 </w:t>
      </w:r>
      <w:r>
        <w:t xml:space="preserve">general populations </w:t>
      </w:r>
      <w:r w:rsidR="007D0711">
        <w:fldChar w:fldCharType="begin"/>
      </w:r>
      <w:r w:rsidR="007D0711">
        <w:instrText xml:space="preserve"> ADDIN ZOTERO_ITEM CSL_CITATION {"citationID":"jshS5ZTM","properties":{"formattedCitation":"(1\\uc0\\u8211{}11)","plainCitation":"(1–11)","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label":"page"}],"schema":"https://github.com/citation-style-language/schema/raw/master/csl-citation.json"} </w:instrText>
      </w:r>
      <w:r w:rsidR="007D0711">
        <w:fldChar w:fldCharType="separate"/>
      </w:r>
      <w:r w:rsidR="00271672" w:rsidRPr="00271672">
        <w:rPr>
          <w:rFonts w:cs="Times New Roman"/>
          <w:szCs w:val="24"/>
        </w:rPr>
        <w:t>(1–11)</w:t>
      </w:r>
      <w:r w:rsidR="007D0711">
        <w:fldChar w:fldCharType="end"/>
      </w:r>
      <w:r>
        <w:t xml:space="preserve"> and </w:t>
      </w:r>
      <w:r w:rsidR="007D0711">
        <w:t xml:space="preserve">11 </w:t>
      </w:r>
      <w:r>
        <w:t xml:space="preserve">DCD eligible populations </w:t>
      </w:r>
      <w:r w:rsidR="007D0711">
        <w:fldChar w:fldCharType="begin"/>
      </w:r>
      <w:r w:rsidR="007D0711">
        <w:instrText xml:space="preserve"> ADDIN ZOTERO_ITEM CSL_CITATION {"citationID":"ms0bKi69","properties":{"formattedCitation":"(12\\uc0\\u8211{}22)","plainCitation":"(12–22)","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7D0711">
        <w:fldChar w:fldCharType="separate"/>
      </w:r>
      <w:r w:rsidR="00271672" w:rsidRPr="00271672">
        <w:rPr>
          <w:rFonts w:cs="Times New Roman"/>
          <w:szCs w:val="24"/>
        </w:rPr>
        <w:t>(12–22)</w:t>
      </w:r>
      <w:r w:rsidR="007D0711">
        <w:fldChar w:fldCharType="end"/>
      </w:r>
      <w:r>
        <w:t xml:space="preserve"> with 1 article evaluating a DCD eligible population </w:t>
      </w:r>
      <w:r>
        <w:fldChar w:fldCharType="begin"/>
      </w:r>
      <w:r w:rsidR="007D0711">
        <w:instrText xml:space="preserve"> ADDIN ZOTERO_ITEM CSL_CITATION {"citationID":"UW4qvX90","properties":{"formattedCitation":"(23)","plainCitation":"(23)","noteIndex":0},"citationItems":[{"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fldChar w:fldCharType="separate"/>
      </w:r>
      <w:r w:rsidR="00271672" w:rsidRPr="00271672">
        <w:t>(23)</w:t>
      </w:r>
      <w:r>
        <w:fldChar w:fldCharType="end"/>
      </w:r>
      <w:r>
        <w:t xml:space="preserve"> that was a subset of a previously evaluated general population </w:t>
      </w:r>
      <w:r>
        <w:fldChar w:fldCharType="begin"/>
      </w:r>
      <w:r w:rsidR="007D0711">
        <w:instrText xml:space="preserve"> ADDIN ZOTERO_ITEM CSL_CITATION {"citationID":"yJuSi7Kg","properties":{"formattedCitation":"(1)","plainCitation":"(1)","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schema":"https://github.com/citation-style-language/schema/raw/master/csl-citation.json"} </w:instrText>
      </w:r>
      <w:r>
        <w:fldChar w:fldCharType="separate"/>
      </w:r>
      <w:r w:rsidR="00271672" w:rsidRPr="00271672">
        <w:t>(1)</w:t>
      </w:r>
      <w:r>
        <w:fldChar w:fldCharType="end"/>
      </w:r>
      <w:r>
        <w:t>.</w:t>
      </w:r>
      <w:r w:rsidR="00271672">
        <w:t xml:space="preserve"> The median age of the populations ranged between 41 and 66. Mixed ICU populations were the focus of 15 articles</w:t>
      </w:r>
      <w:r w:rsidR="000F6EFD">
        <w:t xml:space="preserve"> </w:t>
      </w:r>
      <w:r w:rsidR="00B14E5C">
        <w:fldChar w:fldCharType="begin"/>
      </w:r>
      <w:r w:rsidR="00195470">
        <w:instrText xml:space="preserve"> ADDIN ZOTERO_ITEM CSL_CITATION {"citationID":"sBd4t1hk","properties":{"formattedCitation":"(1\\uc0\\u8211{}4,6,8,10\\uc0\\u8211{}15,17,19,22)","plainCitation":"(1–4,6,8,10–15,17,19,22)","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label":"page"},{"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label":"page"},{"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B14E5C">
        <w:fldChar w:fldCharType="separate"/>
      </w:r>
      <w:r w:rsidR="00195470" w:rsidRPr="00195470">
        <w:rPr>
          <w:rFonts w:cs="Times New Roman"/>
          <w:szCs w:val="24"/>
        </w:rPr>
        <w:t>(1–4,6,8,10–15,17,19,22)</w:t>
      </w:r>
      <w:r w:rsidR="00B14E5C">
        <w:fldChar w:fldCharType="end"/>
      </w:r>
      <w:r w:rsidR="000F6EFD">
        <w:t xml:space="preserve"> with a total of 5,</w:t>
      </w:r>
      <w:r w:rsidR="00195470">
        <w:t>131</w:t>
      </w:r>
      <w:r w:rsidR="000F6EFD">
        <w:t xml:space="preserve"> patients. </w:t>
      </w:r>
      <w:proofErr w:type="spellStart"/>
      <w:r w:rsidR="000F6EFD">
        <w:t>Neurointensive</w:t>
      </w:r>
      <w:proofErr w:type="spellEnd"/>
      <w:r w:rsidR="000F6EFD">
        <w:t xml:space="preserve"> care populations were the focus of 4</w:t>
      </w:r>
      <w:r w:rsidR="00B14E5C">
        <w:t xml:space="preserve"> articles </w:t>
      </w:r>
      <w:r w:rsidR="00B14E5C">
        <w:fldChar w:fldCharType="begin"/>
      </w:r>
      <w:r w:rsidR="00B14E5C">
        <w:instrText xml:space="preserve"> ADDIN ZOTERO_ITEM CSL_CITATION {"citationID":"nbnZy8iq","properties":{"formattedCitation":"(5,9,18,20)","plainCitation":"(5,9,18,20)","noteIndex":0},"citationItems":[{"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label":"page"}],"schema":"https://github.com/citation-style-language/schema/raw/master/csl-citation.json"} </w:instrText>
      </w:r>
      <w:r w:rsidR="00B14E5C">
        <w:fldChar w:fldCharType="separate"/>
      </w:r>
      <w:r w:rsidR="00B14E5C" w:rsidRPr="00B14E5C">
        <w:t>(5,9,18,20)</w:t>
      </w:r>
      <w:r w:rsidR="00B14E5C">
        <w:fldChar w:fldCharType="end"/>
      </w:r>
      <w:r w:rsidR="00B14E5C">
        <w:t xml:space="preserve"> with a total of 1,181 patients</w:t>
      </w:r>
      <w:r w:rsidR="000F6EFD">
        <w:t xml:space="preserve"> The remaining 3 articles</w:t>
      </w:r>
      <w:r w:rsidR="00B14E5C">
        <w:t xml:space="preserve"> </w:t>
      </w:r>
      <w:r w:rsidR="00B14E5C">
        <w:fldChar w:fldCharType="begin"/>
      </w:r>
      <w:r w:rsidR="00B14E5C">
        <w:instrText xml:space="preserve"> ADDIN ZOTERO_ITEM CSL_CITATION {"citationID":"kSMl7eqE","properties":{"formattedCitation":"(7,16,21)","plainCitation":"(7,16,21)","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rsidR="00B14E5C">
        <w:fldChar w:fldCharType="separate"/>
      </w:r>
      <w:r w:rsidR="00B14E5C" w:rsidRPr="00B14E5C">
        <w:t>(7,16,21)</w:t>
      </w:r>
      <w:r w:rsidR="00B14E5C">
        <w:fldChar w:fldCharType="end"/>
      </w:r>
      <w:r w:rsidR="000F6EFD">
        <w:t xml:space="preserve"> did not specify the type of ICU that the patients originated from totalling 757 patients.</w:t>
      </w:r>
    </w:p>
    <w:p w14:paraId="0EA10141" w14:textId="596F5A40" w:rsidR="00F42FC6" w:rsidRDefault="00EA3A31">
      <w:r>
        <w:t xml:space="preserve">The majority of articles included death within 60 minutes in their evaluation of variables and/or models with the exception 5 </w:t>
      </w:r>
      <w:r>
        <w:fldChar w:fldCharType="begin"/>
      </w:r>
      <w:r>
        <w:instrText xml:space="preserve"> ADDIN ZOTERO_ITEM CSL_CITATION {"citationID":"AonfSmw6","properties":{"formattedCitation":"(4,6,10,19,21)","plainCitation":"(4,6,10,19,21)","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fldChar w:fldCharType="separate"/>
      </w:r>
      <w:r w:rsidRPr="00EA3A31">
        <w:t>(4,6,10,19,21)</w:t>
      </w:r>
      <w:r>
        <w:fldChar w:fldCharType="end"/>
      </w:r>
      <w:r>
        <w:t xml:space="preserve"> that did not evaluate this outcome.</w:t>
      </w:r>
      <w:r w:rsidR="00DA234A">
        <w:t xml:space="preserve"> The percentage of patients who died within 60 minutes ranged from 44-76% across these articles.</w:t>
      </w:r>
      <w:r>
        <w:t xml:space="preserve"> </w:t>
      </w:r>
      <w:r w:rsidR="00DA234A">
        <w:t xml:space="preserve">Eight articles </w:t>
      </w:r>
      <w:r w:rsidR="00DA234A">
        <w:fldChar w:fldCharType="begin"/>
      </w:r>
      <w:r w:rsidR="00247E5F">
        <w:instrText xml:space="preserve"> ADDIN ZOTERO_ITEM CSL_CITATION {"citationID":"wqKBpPhi","properties":{"formattedCitation":"(7,9,11\\uc0\\u8211{}13,18,19,22)","plainCitation":"(7,9,11–13,18,19,22)","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DA234A">
        <w:fldChar w:fldCharType="separate"/>
      </w:r>
      <w:r w:rsidR="00247E5F" w:rsidRPr="00247E5F">
        <w:rPr>
          <w:rFonts w:cs="Times New Roman"/>
          <w:szCs w:val="24"/>
        </w:rPr>
        <w:t>(7,9,11–13,18,19,22)</w:t>
      </w:r>
      <w:r w:rsidR="00DA234A">
        <w:fldChar w:fldCharType="end"/>
      </w:r>
      <w:r w:rsidR="00DA234A">
        <w:t xml:space="preserve"> included death within 120 minutes</w:t>
      </w:r>
      <w:r w:rsidR="004238B4">
        <w:t xml:space="preserve"> which ranged from 54-91% of included patients.</w:t>
      </w:r>
    </w:p>
    <w:p w14:paraId="61ED30F7" w14:textId="2EA835E2" w:rsidR="00F42FC6" w:rsidRDefault="00F96A66">
      <w:r>
        <w:t xml:space="preserve">Mechanical ventilation was stopped at the point of WLST in all articles with the cessation of vasoactive agents in the majority. </w:t>
      </w:r>
      <w:r w:rsidR="004238B4">
        <w:t xml:space="preserve">The </w:t>
      </w:r>
      <w:r>
        <w:t xml:space="preserve">specific </w:t>
      </w:r>
      <w:r w:rsidR="004238B4">
        <w:t xml:space="preserve">process of withdrawal was </w:t>
      </w:r>
      <w:r w:rsidR="005D7B6A">
        <w:t xml:space="preserve">not typically </w:t>
      </w:r>
      <w:r>
        <w:t>detailed</w:t>
      </w:r>
      <w:r w:rsidR="005D7B6A">
        <w:t xml:space="preserve"> </w:t>
      </w:r>
      <w:r w:rsidR="004238B4">
        <w:t xml:space="preserve">with only </w:t>
      </w:r>
      <w:r w:rsidR="005D7B6A">
        <w:t xml:space="preserve">5 articles </w:t>
      </w:r>
      <w:r w:rsidR="005D7B6A">
        <w:fldChar w:fldCharType="begin"/>
      </w:r>
      <w:r w:rsidR="005D7B6A">
        <w:instrText xml:space="preserve"> ADDIN ZOTERO_ITEM CSL_CITATION {"citationID":"BbqzkKUY","properties":{"formattedCitation":"(12,14\\uc0\\u8211{}16,22)","plainCitation":"(12,14–16,22)","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5D7B6A">
        <w:fldChar w:fldCharType="separate"/>
      </w:r>
      <w:r w:rsidR="005D7B6A" w:rsidRPr="005D7B6A">
        <w:rPr>
          <w:rFonts w:cs="Times New Roman"/>
          <w:szCs w:val="24"/>
        </w:rPr>
        <w:t>(12,14–16,22)</w:t>
      </w:r>
      <w:r w:rsidR="005D7B6A">
        <w:fldChar w:fldCharType="end"/>
      </w:r>
      <w:r w:rsidR="005D7B6A">
        <w:t xml:space="preserve"> specifying that withdrawal of </w:t>
      </w:r>
      <w:r w:rsidR="00B427C5">
        <w:t xml:space="preserve">all </w:t>
      </w:r>
      <w:r w:rsidR="005D7B6A">
        <w:t>active treatments was simultaneous.</w:t>
      </w:r>
    </w:p>
    <w:p w14:paraId="681E6978" w14:textId="37D6EA74" w:rsidR="00BB0609" w:rsidRDefault="00BB0609" w:rsidP="00BB0609">
      <w:pPr>
        <w:pStyle w:val="Heading2"/>
      </w:pPr>
      <w:r>
        <w:t>Predictive Variables</w:t>
      </w:r>
    </w:p>
    <w:p w14:paraId="052D7EA7" w14:textId="0DCBF64A" w:rsidR="0010730D" w:rsidRPr="0083166E" w:rsidRDefault="0010730D">
      <w:r>
        <w:t xml:space="preserve">Seven articles </w:t>
      </w:r>
      <w:r>
        <w:fldChar w:fldCharType="begin"/>
      </w:r>
      <w:r>
        <w:instrText xml:space="preserve"> ADDIN ZOTERO_ITEM CSL_CITATION {"citationID":"mXKRXpP7","properties":{"formattedCitation":"(4,6\\uc0\\u8211{}8,10,15,19)","plainCitation":"(4,6–8,10,15,19)","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schema":"https://github.com/citation-style-language/schema/raw/master/csl-citation.json"} </w:instrText>
      </w:r>
      <w:r>
        <w:fldChar w:fldCharType="separate"/>
      </w:r>
      <w:r w:rsidRPr="0010730D">
        <w:rPr>
          <w:rFonts w:cs="Times New Roman"/>
          <w:szCs w:val="24"/>
        </w:rPr>
        <w:t>(4,6–8,10,15,19)</w:t>
      </w:r>
      <w:r>
        <w:fldChar w:fldCharType="end"/>
      </w:r>
      <w:r>
        <w:t xml:space="preserve"> did not derive or validate any predictive models and instead focused on the identification and/or evaluation of predictive variables.</w:t>
      </w:r>
      <w:r w:rsidR="00F96A66">
        <w:t xml:space="preserve"> </w:t>
      </w:r>
      <w:r w:rsidR="00BB0609">
        <w:t xml:space="preserve">The variables identified using multivariable logistic regression are detailed in Table X. </w:t>
      </w:r>
    </w:p>
    <w:p w14:paraId="4B291014" w14:textId="64B43E16" w:rsidR="00150C0B" w:rsidRDefault="00150C0B"/>
    <w:p w14:paraId="71BEBD96" w14:textId="66EFE04E" w:rsidR="00BB0609" w:rsidRDefault="00BB0609" w:rsidP="00BB0609">
      <w:pPr>
        <w:pStyle w:val="Heading2"/>
      </w:pPr>
      <w:r>
        <w:t>Predictive Modelling</w:t>
      </w:r>
    </w:p>
    <w:p w14:paraId="1B7CEC33" w14:textId="6B000162" w:rsidR="00BB0609" w:rsidRDefault="00277FB1" w:rsidP="0019435E">
      <w:r>
        <w:t>The d</w:t>
      </w:r>
      <w:r w:rsidR="00BB0609">
        <w:t xml:space="preserve">erivation or modification of predictive </w:t>
      </w:r>
      <w:r>
        <w:t>models</w:t>
      </w:r>
      <w:r w:rsidR="00BB0609">
        <w:t xml:space="preserve"> occurred in </w:t>
      </w:r>
      <w:r>
        <w:t>7 articles</w:t>
      </w:r>
      <w:r w:rsidR="00720E2C">
        <w:t xml:space="preserve"> </w:t>
      </w:r>
      <w:r w:rsidR="00720E2C">
        <w:fldChar w:fldCharType="begin"/>
      </w:r>
      <w:r w:rsidR="00720E2C">
        <w:instrText xml:space="preserve"> ADDIN ZOTERO_ITEM CSL_CITATION {"citationID":"j4klNY2s","properties":{"formattedCitation":"(1,7,9,11,12,16,23)","plainCitation":"(1,7,9,11,12,16,23)","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720E2C">
        <w:fldChar w:fldCharType="separate"/>
      </w:r>
      <w:r w:rsidR="00720E2C" w:rsidRPr="00720E2C">
        <w:rPr>
          <w:rFonts w:ascii="Calibri" w:hAnsi="Calibri" w:cs="Calibri"/>
        </w:rPr>
        <w:t>(1,7,9,11,12,16,23)</w:t>
      </w:r>
      <w:r w:rsidR="00720E2C">
        <w:fldChar w:fldCharType="end"/>
      </w:r>
      <w:r>
        <w:t xml:space="preserve">, the external validation of an existing model was undertaken in </w:t>
      </w:r>
      <w:r w:rsidR="00720E2C">
        <w:t>3</w:t>
      </w:r>
      <w:r>
        <w:t xml:space="preserve"> articles</w:t>
      </w:r>
      <w:r w:rsidR="00720E2C">
        <w:t xml:space="preserve"> </w:t>
      </w:r>
      <w:r w:rsidR="00720E2C">
        <w:fldChar w:fldCharType="begin"/>
      </w:r>
      <w:r w:rsidR="00720E2C">
        <w:instrText xml:space="preserve"> ADDIN ZOTERO_ITEM CSL_CITATION {"citationID":"ktg2ufrG","properties":{"formattedCitation":"(14,18,20)","plainCitation":"(14,18,20)","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schema":"https://github.com/citation-style-language/schema/raw/master/csl-citation.json"} </w:instrText>
      </w:r>
      <w:r w:rsidR="00720E2C">
        <w:fldChar w:fldCharType="separate"/>
      </w:r>
      <w:r w:rsidR="00720E2C" w:rsidRPr="00720E2C">
        <w:rPr>
          <w:rFonts w:ascii="Calibri" w:hAnsi="Calibri" w:cs="Calibri"/>
        </w:rPr>
        <w:t>(14,18,20)</w:t>
      </w:r>
      <w:r w:rsidR="00720E2C">
        <w:fldChar w:fldCharType="end"/>
      </w:r>
      <w:r>
        <w:t xml:space="preserve">, and a mixture of both was undertaken in </w:t>
      </w:r>
      <w:r w:rsidR="00720E2C">
        <w:t xml:space="preserve">a further 5 articles </w:t>
      </w:r>
      <w:r w:rsidR="00720E2C" w:rsidRPr="0019435E">
        <w:fldChar w:fldCharType="begin"/>
      </w:r>
      <w:r w:rsidR="00720E2C" w:rsidRPr="0019435E">
        <w:instrText xml:space="preserve"> ADDIN ZOTERO_ITEM CSL_CITATION {"citationID":"A4bghjkL","properties":{"formattedCitation":"(2,3,13,17,22)","plainCitation":"(2,3,13,17,2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720E2C" w:rsidRPr="0019435E">
        <w:fldChar w:fldCharType="separate"/>
      </w:r>
      <w:r w:rsidR="00720E2C" w:rsidRPr="0019435E">
        <w:t>(2,3,13,17,22)</w:t>
      </w:r>
      <w:r w:rsidR="00720E2C" w:rsidRPr="0019435E">
        <w:fldChar w:fldCharType="end"/>
      </w:r>
      <w:r w:rsidR="00720E2C">
        <w:t>.</w:t>
      </w:r>
      <w:r w:rsidR="00937AB4">
        <w:t xml:space="preserve"> All </w:t>
      </w:r>
      <w:r w:rsidR="007C62A0">
        <w:t xml:space="preserve">articles included the </w:t>
      </w:r>
      <w:r w:rsidR="00937AB4">
        <w:t>evaluat</w:t>
      </w:r>
      <w:r w:rsidR="007C62A0">
        <w:t>ion of</w:t>
      </w:r>
      <w:r w:rsidR="00937AB4">
        <w:t xml:space="preserve"> </w:t>
      </w:r>
      <w:r w:rsidR="007C62A0">
        <w:t xml:space="preserve">models </w:t>
      </w:r>
      <w:r w:rsidR="00937AB4">
        <w:t>for prediction of death within 60 minutes</w:t>
      </w:r>
      <w:r w:rsidR="0019435E">
        <w:t xml:space="preserve"> whilst some included evaluation of death within 120 minutes or other ranges. In total 15 unique models were reported with several articles reporting results when refitting these models.</w:t>
      </w:r>
    </w:p>
    <w:p w14:paraId="669D7E38" w14:textId="36258C0F" w:rsidR="00AB020D" w:rsidRDefault="00DC7287" w:rsidP="0019435E">
      <w:r>
        <w:t xml:space="preserve">Two of the models evaluated were developed using clinical experience and expert consensus without the reported use of statistical </w:t>
      </w:r>
      <w:r w:rsidR="00CE4DE3">
        <w:t xml:space="preserve">techniques </w:t>
      </w:r>
      <w:r w:rsidR="00CE4DE3">
        <w:fldChar w:fldCharType="begin"/>
      </w:r>
      <w:r w:rsidR="00CE4DE3">
        <w:instrText xml:space="preserve"> ADDIN ZOTERO_ITEM CSL_CITATION {"citationID":"XZNFLeHQ","properties":{"formattedCitation":"(2,13)","plainCitation":"(2,13)","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CE4DE3">
        <w:fldChar w:fldCharType="separate"/>
      </w:r>
      <w:r w:rsidR="00CE4DE3" w:rsidRPr="00CE4DE3">
        <w:t>(2,13)</w:t>
      </w:r>
      <w:r w:rsidR="00CE4DE3">
        <w:fldChar w:fldCharType="end"/>
      </w:r>
      <w:r w:rsidR="00CE4DE3">
        <w:t xml:space="preserve">. </w:t>
      </w:r>
      <w:r w:rsidR="00AB020D">
        <w:t>These models are unusual as the first published evaluations of their performance are technically external validations as they were both developed without a defined derivation cohort. In the case of the University of Wisconsin DCD Tool (</w:t>
      </w:r>
      <w:r w:rsidR="00AB020D" w:rsidRPr="00AB020D">
        <w:t>UWDCD</w:t>
      </w:r>
      <w:r w:rsidR="00AB020D">
        <w:t>) the tool was developed for internal clinical use and was first validated by Lewis et Al.</w:t>
      </w:r>
      <w:r w:rsidR="0053430B">
        <w:t xml:space="preserve"> </w:t>
      </w:r>
      <w:r w:rsidR="0053430B">
        <w:fldChar w:fldCharType="begin"/>
      </w:r>
      <w:r w:rsidR="0053430B">
        <w:instrText xml:space="preserve"> ADDIN ZOTERO_ITEM CSL_CITATION {"citationID":"ycEVfHrQ","properties":{"formattedCitation":"(13)","plainCitation":"(13)","noteIndex":0},"citationItems":[{"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53430B">
        <w:fldChar w:fldCharType="separate"/>
      </w:r>
      <w:r w:rsidR="0053430B" w:rsidRPr="0053430B">
        <w:t>(13)</w:t>
      </w:r>
      <w:r w:rsidR="0053430B">
        <w:fldChar w:fldCharType="end"/>
      </w:r>
      <w:r w:rsidR="00AB020D">
        <w:t xml:space="preserve"> in the hospital area that was already using the tool. The </w:t>
      </w:r>
      <w:r w:rsidR="00AB020D" w:rsidRPr="00AB020D">
        <w:t xml:space="preserve">United </w:t>
      </w:r>
      <w:r w:rsidR="00AB020D" w:rsidRPr="00AB020D">
        <w:lastRenderedPageBreak/>
        <w:t>Network for Organ Sharing</w:t>
      </w:r>
      <w:r w:rsidR="0053430B">
        <w:t xml:space="preserve"> Tool (UNOS) was developed based on committee consensus and was validated by DeVita et Al. </w:t>
      </w:r>
      <w:r w:rsidR="0053430B">
        <w:fldChar w:fldCharType="begin"/>
      </w:r>
      <w:r w:rsidR="0053430B">
        <w:instrText xml:space="preserve"> ADDIN ZOTERO_ITEM CSL_CITATION {"citationID":"ea915xxg","properties":{"formattedCitation":"(2)","plainCitation":"(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schema":"https://github.com/citation-style-language/schema/raw/master/csl-citation.json"} </w:instrText>
      </w:r>
      <w:r w:rsidR="0053430B">
        <w:fldChar w:fldCharType="separate"/>
      </w:r>
      <w:r w:rsidR="0053430B" w:rsidRPr="0053430B">
        <w:t>(2)</w:t>
      </w:r>
      <w:r w:rsidR="0053430B">
        <w:fldChar w:fldCharType="end"/>
      </w:r>
      <w:r w:rsidR="0053430B">
        <w:t xml:space="preserve"> at five academic hospitals. </w:t>
      </w:r>
    </w:p>
    <w:p w14:paraId="7A420575" w14:textId="59DC6F30" w:rsidR="00DC7287" w:rsidRDefault="00AB020D" w:rsidP="0019435E">
      <w:r>
        <w:t>Of the remaining models t</w:t>
      </w:r>
      <w:r w:rsidR="00B51FA8">
        <w:t xml:space="preserve">wo used classification and regression trees (CART) </w:t>
      </w:r>
      <w:r w:rsidR="00B51FA8">
        <w:fldChar w:fldCharType="begin"/>
      </w:r>
      <w:r w:rsidR="00B51FA8">
        <w:instrText xml:space="preserve"> ADDIN ZOTERO_ITEM CSL_CITATION {"citationID":"PyB7RSQG","properties":{"formattedCitation":"(2,23)","plainCitation":"(2,23)","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B51FA8">
        <w:fldChar w:fldCharType="separate"/>
      </w:r>
      <w:r w:rsidR="00B51FA8" w:rsidRPr="00B51FA8">
        <w:t>(2,23)</w:t>
      </w:r>
      <w:r w:rsidR="00B51FA8">
        <w:fldChar w:fldCharType="end"/>
      </w:r>
      <w:r w:rsidR="00B51FA8">
        <w:t xml:space="preserve">, two models used cox regression analysis </w:t>
      </w:r>
      <w:r w:rsidR="00B51FA8">
        <w:fldChar w:fldCharType="begin"/>
      </w:r>
      <w:r w:rsidR="00B51FA8">
        <w:instrText xml:space="preserve"> ADDIN ZOTERO_ITEM CSL_CITATION {"citationID":"VWqSu1qI","properties":{"formattedCitation":"(9,15)","plainCitation":"(9,15)","noteIndex":0},"citationItems":[{"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schema":"https://github.com/citation-style-language/schema/raw/master/csl-citation.json"} </w:instrText>
      </w:r>
      <w:r w:rsidR="00B51FA8">
        <w:fldChar w:fldCharType="separate"/>
      </w:r>
      <w:r w:rsidR="00B51FA8" w:rsidRPr="00B51FA8">
        <w:t>(9,15)</w:t>
      </w:r>
      <w:r w:rsidR="00B51FA8">
        <w:fldChar w:fldCharType="end"/>
      </w:r>
      <w:r w:rsidR="00B51FA8">
        <w:t xml:space="preserve"> </w:t>
      </w:r>
      <w:r w:rsidR="00484F90">
        <w:t xml:space="preserve">and </w:t>
      </w:r>
      <w:r w:rsidR="00C91F5B">
        <w:t>seven</w:t>
      </w:r>
      <w:r w:rsidR="00484F90">
        <w:t xml:space="preserve"> models used other forms of multivariable regression analysis </w:t>
      </w:r>
      <w:r w:rsidR="00484F90">
        <w:fldChar w:fldCharType="begin"/>
      </w:r>
      <w:r w:rsidR="00C91F5B">
        <w:instrText xml:space="preserve"> ADDIN ZOTERO_ITEM CSL_CITATION {"citationID":"gXcr1E7n","properties":{"formattedCitation":"(1,3,7,12,16,17,22)","plainCitation":"(1,3,7,12,16,17,22)","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label":"page"},{"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C91F5B" w:rsidRPr="00C91F5B">
        <w:t>(1,3,7,12,16,17,22)</w:t>
      </w:r>
      <w:r w:rsidR="00484F90">
        <w:fldChar w:fldCharType="end"/>
      </w:r>
      <w:r w:rsidR="00484F90">
        <w:t xml:space="preserve">. The final </w:t>
      </w:r>
      <w:r w:rsidR="00C91F5B">
        <w:t>2</w:t>
      </w:r>
      <w:r w:rsidR="00484F90">
        <w:t xml:space="preserve"> models used random survival forests (RSF) </w:t>
      </w:r>
      <w:r w:rsidR="00484F90">
        <w:fldChar w:fldCharType="begin"/>
      </w:r>
      <w:r w:rsidR="00484F90">
        <w:instrText xml:space="preserve"> ADDIN ZOTERO_ITEM CSL_CITATION {"citationID":"Fxo5p7O2","properties":{"formattedCitation":"(11)","plainCitation":"(11)","noteIndex":0},"citationItems":[{"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schema":"https://github.com/citation-style-language/schema/raw/master/csl-citation.json"} </w:instrText>
      </w:r>
      <w:r w:rsidR="00484F90">
        <w:fldChar w:fldCharType="separate"/>
      </w:r>
      <w:r w:rsidR="00484F90" w:rsidRPr="00484F90">
        <w:t>(11)</w:t>
      </w:r>
      <w:r w:rsidR="00484F90">
        <w:fldChar w:fldCharType="end"/>
      </w:r>
      <w:r w:rsidR="00484F90">
        <w:t xml:space="preserve">, and a light gradient boosting machine </w:t>
      </w:r>
      <w:r w:rsidR="00484F90">
        <w:fldChar w:fldCharType="begin"/>
      </w:r>
      <w:r w:rsidR="00484F90">
        <w:instrText xml:space="preserve"> ADDIN ZOTERO_ITEM CSL_CITATION {"citationID":"HZmlz904","properties":{"formattedCitation":"(22)","plainCitation":"(22)","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484F90" w:rsidRPr="00484F90">
        <w:t>(22)</w:t>
      </w:r>
      <w:r w:rsidR="00484F90">
        <w:fldChar w:fldCharType="end"/>
      </w:r>
      <w:r w:rsidR="00484F90">
        <w:t xml:space="preserve"> respectively.</w:t>
      </w:r>
    </w:p>
    <w:p w14:paraId="78A267CA" w14:textId="55939E32" w:rsidR="0053430B" w:rsidRDefault="0053430B" w:rsidP="0019435E">
      <w:r>
        <w:t xml:space="preserve">At the point of derivation or modification validation procedures were varied with 5 articles evaluating model performance against the same cohort using for model fitting </w:t>
      </w:r>
      <w:r>
        <w:fldChar w:fldCharType="begin"/>
      </w:r>
      <w:r>
        <w:instrText xml:space="preserve"> ADDIN ZOTERO_ITEM CSL_CITATION {"citationID":"Kju677fG","properties":{"formattedCitation":"(2,3,12,13,22)","plainCitation":"(2,3,12,13,2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Pr="00AA672C">
        <w:t>(2,3,12,13,22)</w:t>
      </w:r>
      <w:r>
        <w:fldChar w:fldCharType="end"/>
      </w:r>
      <w:r>
        <w:t xml:space="preserve">, with only 1 of these using cross validation to attempt to mitigate the impact of overfitting </w:t>
      </w:r>
      <w:r>
        <w:fldChar w:fldCharType="begin"/>
      </w:r>
      <w:r>
        <w:instrText xml:space="preserve"> ADDIN ZOTERO_ITEM CSL_CITATION {"citationID":"V4Wx6lJK","properties":{"formattedCitation":"(22)","plainCitation":"(22)","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Pr="00AA672C">
        <w:t>(22)</w:t>
      </w:r>
      <w:r>
        <w:fldChar w:fldCharType="end"/>
      </w:r>
      <w:r>
        <w:t>.</w:t>
      </w:r>
    </w:p>
    <w:p w14:paraId="1B28B95C" w14:textId="673DF440" w:rsidR="0053430B" w:rsidRDefault="009D29D4" w:rsidP="0019435E">
      <w:r>
        <w:t xml:space="preserve">Four models were validated at the point of derivation by splitting the cohort into training and testing sets </w:t>
      </w:r>
      <w:r>
        <w:fldChar w:fldCharType="begin"/>
      </w:r>
      <w:r>
        <w:instrText xml:space="preserve"> ADDIN ZOTERO_ITEM CSL_CITATION {"citationID":"CrhemX4a","properties":{"formattedCitation":"(1,11,17,23)","plainCitation":"(1,11,17,23)","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fldChar w:fldCharType="separate"/>
      </w:r>
      <w:r w:rsidRPr="009D29D4">
        <w:t>(1,11,17,23)</w:t>
      </w:r>
      <w:r>
        <w:fldChar w:fldCharType="end"/>
      </w:r>
      <w:r w:rsidR="003605DD">
        <w:t>, with a further four validated using an</w:t>
      </w:r>
      <w:r w:rsidR="001D75D7">
        <w:t xml:space="preserve"> </w:t>
      </w:r>
      <w:r w:rsidR="003605DD">
        <w:t>external cohort</w:t>
      </w:r>
      <w:r w:rsidR="001D75D7">
        <w:t xml:space="preserve">. One model was validated using a prospective cohort and one was validated using both an external cohort and a prospective </w:t>
      </w:r>
      <w:proofErr w:type="gramStart"/>
      <w:r w:rsidR="001D75D7">
        <w:t>cohort .</w:t>
      </w:r>
      <w:proofErr w:type="gramEnd"/>
    </w:p>
    <w:p w14:paraId="359786EE" w14:textId="77777777" w:rsidR="001D75D7" w:rsidRDefault="001D75D7" w:rsidP="0019435E"/>
    <w:p w14:paraId="5ED6D0BA" w14:textId="7120C2BA" w:rsidR="0019435E" w:rsidRDefault="00371E1B" w:rsidP="0019435E">
      <w:r>
        <w:t>Reported AUCs for the</w:t>
      </w:r>
      <w:r w:rsidR="00C91F5B">
        <w:t xml:space="preserve"> </w:t>
      </w:r>
      <w:proofErr w:type="gramStart"/>
      <w:r w:rsidR="00C91F5B">
        <w:t>60 minute</w:t>
      </w:r>
      <w:proofErr w:type="gramEnd"/>
      <w:r w:rsidR="00C91F5B">
        <w:t xml:space="preserve"> models</w:t>
      </w:r>
      <w:r>
        <w:t xml:space="preserve"> ranged from 0.45-0.99, </w:t>
      </w:r>
      <w:r w:rsidR="00852E96">
        <w:t xml:space="preserve">sensitivities from 0.39-0.88, specificities from 0.13-0.94, PPVs from 0.34-93 and NPVs from 0.27-0.92. </w:t>
      </w:r>
    </w:p>
    <w:p w14:paraId="2736FA4B" w14:textId="77777777" w:rsidR="00330AB3" w:rsidRPr="00BB0609" w:rsidRDefault="00330AB3" w:rsidP="0019435E"/>
    <w:p w14:paraId="1ACFCD24" w14:textId="697E2A3D" w:rsidR="007A515C" w:rsidRPr="0083166E" w:rsidRDefault="007A515C" w:rsidP="0083166E">
      <w:pPr>
        <w:pStyle w:val="Heading1"/>
      </w:pPr>
      <w:r w:rsidRPr="0083166E">
        <w:t>Discussion</w:t>
      </w:r>
    </w:p>
    <w:p w14:paraId="06C69FB1" w14:textId="77777777" w:rsidR="007A515C" w:rsidRPr="0083166E" w:rsidRDefault="007A515C"/>
    <w:p w14:paraId="28275C2D" w14:textId="7C488FEE" w:rsidR="007A515C" w:rsidRPr="0083166E" w:rsidRDefault="007A515C" w:rsidP="0083166E">
      <w:pPr>
        <w:pStyle w:val="Heading1"/>
      </w:pPr>
      <w:r w:rsidRPr="0083166E">
        <w:t>Conclusion</w:t>
      </w:r>
    </w:p>
    <w:p w14:paraId="1BB7FBEE" w14:textId="5F1E220E" w:rsidR="007A515C" w:rsidRDefault="007A515C"/>
    <w:p w14:paraId="6E98FE09" w14:textId="77777777" w:rsidR="007D0711" w:rsidRDefault="007D0711">
      <w:pPr>
        <w:rPr>
          <w:rFonts w:ascii="Segoe UI" w:eastAsiaTheme="majorEastAsia" w:hAnsi="Segoe UI" w:cstheme="majorBidi"/>
          <w:color w:val="2F5496" w:themeColor="accent1" w:themeShade="BF"/>
          <w:sz w:val="32"/>
          <w:szCs w:val="32"/>
        </w:rPr>
      </w:pPr>
      <w:r>
        <w:br w:type="page"/>
      </w:r>
    </w:p>
    <w:p w14:paraId="220D5A44" w14:textId="7E569FC5" w:rsidR="007D0711" w:rsidRDefault="007D0711" w:rsidP="007D0711">
      <w:pPr>
        <w:pStyle w:val="Heading1"/>
      </w:pPr>
      <w:r>
        <w:lastRenderedPageBreak/>
        <w:t>References</w:t>
      </w:r>
    </w:p>
    <w:p w14:paraId="688407CC" w14:textId="77777777" w:rsidR="009D29D4" w:rsidRPr="009D29D4" w:rsidRDefault="007D0711" w:rsidP="009D29D4">
      <w:pPr>
        <w:pStyle w:val="Bibliography"/>
        <w:rPr>
          <w:rFonts w:ascii="Calibri" w:hAnsi="Calibri" w:cs="Calibri"/>
        </w:rPr>
      </w:pPr>
      <w:r>
        <w:fldChar w:fldCharType="begin"/>
      </w:r>
      <w:r w:rsidR="00271672">
        <w:instrText xml:space="preserve"> ADDIN ZOTERO_BIBL {"uncited":[],"omitted":[],"custom":[]} CSL_BIBLIOGRAPHY </w:instrText>
      </w:r>
      <w:r>
        <w:fldChar w:fldCharType="separate"/>
      </w:r>
      <w:r w:rsidR="009D29D4" w:rsidRPr="009D29D4">
        <w:rPr>
          <w:rFonts w:ascii="Calibri" w:hAnsi="Calibri" w:cs="Calibri"/>
        </w:rPr>
        <w:t>1.</w:t>
      </w:r>
      <w:r w:rsidR="009D29D4" w:rsidRPr="009D29D4">
        <w:rPr>
          <w:rFonts w:ascii="Calibri" w:hAnsi="Calibri" w:cs="Calibri"/>
        </w:rPr>
        <w:tab/>
      </w:r>
      <w:proofErr w:type="spellStart"/>
      <w:r w:rsidR="009D29D4" w:rsidRPr="009D29D4">
        <w:rPr>
          <w:rFonts w:ascii="Calibri" w:hAnsi="Calibri" w:cs="Calibri"/>
        </w:rPr>
        <w:t>Brieva</w:t>
      </w:r>
      <w:proofErr w:type="spellEnd"/>
      <w:r w:rsidR="009D29D4" w:rsidRPr="009D29D4">
        <w:rPr>
          <w:rFonts w:ascii="Calibri" w:hAnsi="Calibri" w:cs="Calibri"/>
        </w:rPr>
        <w:t xml:space="preserve"> J, Coleman N, Lacey J, Harrigan P, Lewin TJ, Carter GL. Prediction of death in less than 60 minutes following withdrawal of cardiorespiratory support in ICUs. Crit Care Med. 2013;41(12):2677–87. </w:t>
      </w:r>
    </w:p>
    <w:p w14:paraId="2C2C039D" w14:textId="77777777" w:rsidR="009D29D4" w:rsidRPr="009D29D4" w:rsidRDefault="009D29D4" w:rsidP="009D29D4">
      <w:pPr>
        <w:pStyle w:val="Bibliography"/>
        <w:rPr>
          <w:rFonts w:ascii="Calibri" w:hAnsi="Calibri" w:cs="Calibri"/>
        </w:rPr>
      </w:pPr>
      <w:r w:rsidRPr="009D29D4">
        <w:rPr>
          <w:rFonts w:ascii="Calibri" w:hAnsi="Calibri" w:cs="Calibri"/>
        </w:rPr>
        <w:t>2.</w:t>
      </w:r>
      <w:r w:rsidRPr="009D29D4">
        <w:rPr>
          <w:rFonts w:ascii="Calibri" w:hAnsi="Calibri" w:cs="Calibri"/>
        </w:rPr>
        <w:tab/>
        <w:t xml:space="preserve">DeVita MA, Brooks MM, </w:t>
      </w:r>
      <w:proofErr w:type="spellStart"/>
      <w:r w:rsidRPr="009D29D4">
        <w:rPr>
          <w:rFonts w:ascii="Calibri" w:hAnsi="Calibri" w:cs="Calibri"/>
        </w:rPr>
        <w:t>Zawistowski</w:t>
      </w:r>
      <w:proofErr w:type="spellEnd"/>
      <w:r w:rsidRPr="009D29D4">
        <w:rPr>
          <w:rFonts w:ascii="Calibri" w:hAnsi="Calibri" w:cs="Calibri"/>
        </w:rPr>
        <w:t xml:space="preserve"> C, </w:t>
      </w:r>
      <w:proofErr w:type="spellStart"/>
      <w:r w:rsidRPr="009D29D4">
        <w:rPr>
          <w:rFonts w:ascii="Calibri" w:hAnsi="Calibri" w:cs="Calibri"/>
        </w:rPr>
        <w:t>Rudich</w:t>
      </w:r>
      <w:proofErr w:type="spellEnd"/>
      <w:r w:rsidRPr="009D29D4">
        <w:rPr>
          <w:rFonts w:ascii="Calibri" w:hAnsi="Calibri" w:cs="Calibri"/>
        </w:rPr>
        <w:t xml:space="preserve"> S, Daly B, </w:t>
      </w:r>
      <w:proofErr w:type="spellStart"/>
      <w:r w:rsidRPr="009D29D4">
        <w:rPr>
          <w:rFonts w:ascii="Calibri" w:hAnsi="Calibri" w:cs="Calibri"/>
        </w:rPr>
        <w:t>Chaitin</w:t>
      </w:r>
      <w:proofErr w:type="spellEnd"/>
      <w:r w:rsidRPr="009D29D4">
        <w:rPr>
          <w:rFonts w:ascii="Calibri" w:hAnsi="Calibri" w:cs="Calibri"/>
        </w:rPr>
        <w:t xml:space="preserve"> E. Donors after cardiac death: validation of identification criteria (DVIC) study for predictors of rapid death. Am J Transplant Off J Am Soc Transplant Am Soc </w:t>
      </w:r>
      <w:proofErr w:type="spellStart"/>
      <w:r w:rsidRPr="009D29D4">
        <w:rPr>
          <w:rFonts w:ascii="Calibri" w:hAnsi="Calibri" w:cs="Calibri"/>
        </w:rPr>
        <w:t>Transpl</w:t>
      </w:r>
      <w:proofErr w:type="spellEnd"/>
      <w:r w:rsidRPr="009D29D4">
        <w:rPr>
          <w:rFonts w:ascii="Calibri" w:hAnsi="Calibri" w:cs="Calibri"/>
        </w:rPr>
        <w:t xml:space="preserve"> Surg. 2008;8(2):432–41. </w:t>
      </w:r>
    </w:p>
    <w:p w14:paraId="2F936418" w14:textId="77777777" w:rsidR="009D29D4" w:rsidRPr="009D29D4" w:rsidRDefault="009D29D4" w:rsidP="009D29D4">
      <w:pPr>
        <w:pStyle w:val="Bibliography"/>
        <w:rPr>
          <w:rFonts w:ascii="Calibri" w:hAnsi="Calibri" w:cs="Calibri"/>
        </w:rPr>
      </w:pPr>
      <w:r w:rsidRPr="009D29D4">
        <w:rPr>
          <w:rFonts w:ascii="Calibri" w:hAnsi="Calibri" w:cs="Calibri"/>
        </w:rPr>
        <w:t>3.</w:t>
      </w:r>
      <w:r w:rsidRPr="009D29D4">
        <w:rPr>
          <w:rFonts w:ascii="Calibri" w:hAnsi="Calibri" w:cs="Calibri"/>
        </w:rPr>
        <w:tab/>
        <w:t xml:space="preserve">Coleman NL, </w:t>
      </w:r>
      <w:proofErr w:type="spellStart"/>
      <w:r w:rsidRPr="009D29D4">
        <w:rPr>
          <w:rFonts w:ascii="Calibri" w:hAnsi="Calibri" w:cs="Calibri"/>
        </w:rPr>
        <w:t>Brieva</w:t>
      </w:r>
      <w:proofErr w:type="spellEnd"/>
      <w:r w:rsidRPr="009D29D4">
        <w:rPr>
          <w:rFonts w:ascii="Calibri" w:hAnsi="Calibri" w:cs="Calibri"/>
        </w:rPr>
        <w:t xml:space="preserve"> JL, Crowfoot E. Prediction of death after withdrawal of life-sustaining treatments. Crit Care </w:t>
      </w:r>
      <w:proofErr w:type="spellStart"/>
      <w:r w:rsidRPr="009D29D4">
        <w:rPr>
          <w:rFonts w:ascii="Calibri" w:hAnsi="Calibri" w:cs="Calibri"/>
        </w:rPr>
        <w:t>Resusc</w:t>
      </w:r>
      <w:proofErr w:type="spellEnd"/>
      <w:r w:rsidRPr="009D29D4">
        <w:rPr>
          <w:rFonts w:ascii="Calibri" w:hAnsi="Calibri" w:cs="Calibri"/>
        </w:rPr>
        <w:t xml:space="preserve"> J </w:t>
      </w:r>
      <w:proofErr w:type="spellStart"/>
      <w:r w:rsidRPr="009D29D4">
        <w:rPr>
          <w:rFonts w:ascii="Calibri" w:hAnsi="Calibri" w:cs="Calibri"/>
        </w:rPr>
        <w:t>Australas</w:t>
      </w:r>
      <w:proofErr w:type="spellEnd"/>
      <w:r w:rsidRPr="009D29D4">
        <w:rPr>
          <w:rFonts w:ascii="Calibri" w:hAnsi="Calibri" w:cs="Calibri"/>
        </w:rPr>
        <w:t xml:space="preserve"> </w:t>
      </w:r>
      <w:proofErr w:type="spellStart"/>
      <w:r w:rsidRPr="009D29D4">
        <w:rPr>
          <w:rFonts w:ascii="Calibri" w:hAnsi="Calibri" w:cs="Calibri"/>
        </w:rPr>
        <w:t>Acad</w:t>
      </w:r>
      <w:proofErr w:type="spellEnd"/>
      <w:r w:rsidRPr="009D29D4">
        <w:rPr>
          <w:rFonts w:ascii="Calibri" w:hAnsi="Calibri" w:cs="Calibri"/>
        </w:rPr>
        <w:t xml:space="preserve"> Crit Care Med. 2008;10(4):278–84. </w:t>
      </w:r>
    </w:p>
    <w:p w14:paraId="4473C030" w14:textId="77777777" w:rsidR="009D29D4" w:rsidRPr="009D29D4" w:rsidRDefault="009D29D4" w:rsidP="009D29D4">
      <w:pPr>
        <w:pStyle w:val="Bibliography"/>
        <w:rPr>
          <w:rFonts w:ascii="Calibri" w:hAnsi="Calibri" w:cs="Calibri"/>
        </w:rPr>
      </w:pPr>
      <w:r w:rsidRPr="009D29D4">
        <w:rPr>
          <w:rFonts w:ascii="Calibri" w:hAnsi="Calibri" w:cs="Calibri"/>
        </w:rPr>
        <w:t>4.</w:t>
      </w:r>
      <w:r w:rsidRPr="009D29D4">
        <w:rPr>
          <w:rFonts w:ascii="Calibri" w:hAnsi="Calibri" w:cs="Calibri"/>
        </w:rPr>
        <w:tab/>
        <w:t xml:space="preserve">Cooke CR, </w:t>
      </w:r>
      <w:proofErr w:type="spellStart"/>
      <w:r w:rsidRPr="009D29D4">
        <w:rPr>
          <w:rFonts w:ascii="Calibri" w:hAnsi="Calibri" w:cs="Calibri"/>
        </w:rPr>
        <w:t>Hotchkin</w:t>
      </w:r>
      <w:proofErr w:type="spellEnd"/>
      <w:r w:rsidRPr="009D29D4">
        <w:rPr>
          <w:rFonts w:ascii="Calibri" w:hAnsi="Calibri" w:cs="Calibri"/>
        </w:rPr>
        <w:t xml:space="preserve"> DL, </w:t>
      </w:r>
      <w:proofErr w:type="spellStart"/>
      <w:r w:rsidRPr="009D29D4">
        <w:rPr>
          <w:rFonts w:ascii="Calibri" w:hAnsi="Calibri" w:cs="Calibri"/>
        </w:rPr>
        <w:t>Engelberg</w:t>
      </w:r>
      <w:proofErr w:type="spellEnd"/>
      <w:r w:rsidRPr="009D29D4">
        <w:rPr>
          <w:rFonts w:ascii="Calibri" w:hAnsi="Calibri" w:cs="Calibri"/>
        </w:rPr>
        <w:t xml:space="preserve"> RA, </w:t>
      </w:r>
      <w:proofErr w:type="spellStart"/>
      <w:r w:rsidRPr="009D29D4">
        <w:rPr>
          <w:rFonts w:ascii="Calibri" w:hAnsi="Calibri" w:cs="Calibri"/>
        </w:rPr>
        <w:t>Rubinson</w:t>
      </w:r>
      <w:proofErr w:type="spellEnd"/>
      <w:r w:rsidRPr="009D29D4">
        <w:rPr>
          <w:rFonts w:ascii="Calibri" w:hAnsi="Calibri" w:cs="Calibri"/>
        </w:rPr>
        <w:t xml:space="preserve"> L, Curtis JR. Predictors of time to death after terminal withdrawal of mechanical ventilation in the ICU. Chest. 2010;138(2):289–97. </w:t>
      </w:r>
    </w:p>
    <w:p w14:paraId="27A0D89E" w14:textId="77777777" w:rsidR="009D29D4" w:rsidRPr="009D29D4" w:rsidRDefault="009D29D4" w:rsidP="009D29D4">
      <w:pPr>
        <w:pStyle w:val="Bibliography"/>
        <w:rPr>
          <w:rFonts w:ascii="Calibri" w:hAnsi="Calibri" w:cs="Calibri"/>
        </w:rPr>
      </w:pPr>
      <w:r w:rsidRPr="009D29D4">
        <w:rPr>
          <w:rFonts w:ascii="Calibri" w:hAnsi="Calibri" w:cs="Calibri"/>
        </w:rPr>
        <w:t>5.</w:t>
      </w:r>
      <w:r w:rsidRPr="009D29D4">
        <w:rPr>
          <w:rFonts w:ascii="Calibri" w:hAnsi="Calibri" w:cs="Calibri"/>
        </w:rPr>
        <w:tab/>
        <w:t xml:space="preserve">Yee AH, </w:t>
      </w:r>
      <w:proofErr w:type="spellStart"/>
      <w:r w:rsidRPr="009D29D4">
        <w:rPr>
          <w:rFonts w:ascii="Calibri" w:hAnsi="Calibri" w:cs="Calibri"/>
        </w:rPr>
        <w:t>Rabinstein</w:t>
      </w:r>
      <w:proofErr w:type="spellEnd"/>
      <w:r w:rsidRPr="009D29D4">
        <w:rPr>
          <w:rFonts w:ascii="Calibri" w:hAnsi="Calibri" w:cs="Calibri"/>
        </w:rPr>
        <w:t xml:space="preserve"> AA, Thapa P, </w:t>
      </w:r>
      <w:proofErr w:type="spellStart"/>
      <w:r w:rsidRPr="009D29D4">
        <w:rPr>
          <w:rFonts w:ascii="Calibri" w:hAnsi="Calibri" w:cs="Calibri"/>
        </w:rPr>
        <w:t>Mandrekar</w:t>
      </w:r>
      <w:proofErr w:type="spellEnd"/>
      <w:r w:rsidRPr="009D29D4">
        <w:rPr>
          <w:rFonts w:ascii="Calibri" w:hAnsi="Calibri" w:cs="Calibri"/>
        </w:rPr>
        <w:t xml:space="preserve"> J, </w:t>
      </w:r>
      <w:proofErr w:type="spellStart"/>
      <w:r w:rsidRPr="009D29D4">
        <w:rPr>
          <w:rFonts w:ascii="Calibri" w:hAnsi="Calibri" w:cs="Calibri"/>
        </w:rPr>
        <w:t>Wijdicks</w:t>
      </w:r>
      <w:proofErr w:type="spellEnd"/>
      <w:r w:rsidRPr="009D29D4">
        <w:rPr>
          <w:rFonts w:ascii="Calibri" w:hAnsi="Calibri" w:cs="Calibri"/>
        </w:rPr>
        <w:t xml:space="preserve"> EFM. Factors influencing time to death after withdrawal of life support in neurocritical patients. Neurology. 2010;74(17):1380–5. </w:t>
      </w:r>
    </w:p>
    <w:p w14:paraId="60A2DD71" w14:textId="77777777" w:rsidR="009D29D4" w:rsidRPr="009D29D4" w:rsidRDefault="009D29D4" w:rsidP="009D29D4">
      <w:pPr>
        <w:pStyle w:val="Bibliography"/>
        <w:rPr>
          <w:rFonts w:ascii="Calibri" w:hAnsi="Calibri" w:cs="Calibri"/>
        </w:rPr>
      </w:pPr>
      <w:r w:rsidRPr="009D29D4">
        <w:rPr>
          <w:rFonts w:ascii="Calibri" w:hAnsi="Calibri" w:cs="Calibri"/>
        </w:rPr>
        <w:t>6.</w:t>
      </w:r>
      <w:r w:rsidRPr="009D29D4">
        <w:rPr>
          <w:rFonts w:ascii="Calibri" w:hAnsi="Calibri" w:cs="Calibri"/>
        </w:rPr>
        <w:tab/>
        <w:t xml:space="preserve">Mazer MA, Alligood CM, Wu Q. The infusion of opioids during terminal withdrawal of mechanical ventilation in the medical intensive care unit. J Pain Symptom Manage. 2011;42(1):44–51. </w:t>
      </w:r>
    </w:p>
    <w:p w14:paraId="63163328" w14:textId="77777777" w:rsidR="009D29D4" w:rsidRPr="009D29D4" w:rsidRDefault="009D29D4" w:rsidP="009D29D4">
      <w:pPr>
        <w:pStyle w:val="Bibliography"/>
        <w:rPr>
          <w:rFonts w:ascii="Calibri" w:hAnsi="Calibri" w:cs="Calibri"/>
        </w:rPr>
      </w:pPr>
      <w:r w:rsidRPr="009D29D4">
        <w:rPr>
          <w:rFonts w:ascii="Calibri" w:hAnsi="Calibri" w:cs="Calibri"/>
        </w:rPr>
        <w:t>7.</w:t>
      </w:r>
      <w:r w:rsidRPr="009D29D4">
        <w:rPr>
          <w:rFonts w:ascii="Calibri" w:hAnsi="Calibri" w:cs="Calibri"/>
        </w:rPr>
        <w:tab/>
      </w:r>
      <w:proofErr w:type="spellStart"/>
      <w:r w:rsidRPr="009D29D4">
        <w:rPr>
          <w:rFonts w:ascii="Calibri" w:hAnsi="Calibri" w:cs="Calibri"/>
        </w:rPr>
        <w:t>Rabinstein</w:t>
      </w:r>
      <w:proofErr w:type="spellEnd"/>
      <w:r w:rsidRPr="009D29D4">
        <w:rPr>
          <w:rFonts w:ascii="Calibri" w:hAnsi="Calibri" w:cs="Calibri"/>
        </w:rPr>
        <w:t xml:space="preserve"> AA, Yee AH, </w:t>
      </w:r>
      <w:proofErr w:type="spellStart"/>
      <w:r w:rsidRPr="009D29D4">
        <w:rPr>
          <w:rFonts w:ascii="Calibri" w:hAnsi="Calibri" w:cs="Calibri"/>
        </w:rPr>
        <w:t>Mandrekar</w:t>
      </w:r>
      <w:proofErr w:type="spellEnd"/>
      <w:r w:rsidRPr="009D29D4">
        <w:rPr>
          <w:rFonts w:ascii="Calibri" w:hAnsi="Calibri" w:cs="Calibri"/>
        </w:rPr>
        <w:t xml:space="preserve"> J, Fugate JE, de Groot YJ, </w:t>
      </w:r>
      <w:proofErr w:type="spellStart"/>
      <w:r w:rsidRPr="009D29D4">
        <w:rPr>
          <w:rFonts w:ascii="Calibri" w:hAnsi="Calibri" w:cs="Calibri"/>
        </w:rPr>
        <w:t>Kompanje</w:t>
      </w:r>
      <w:proofErr w:type="spellEnd"/>
      <w:r w:rsidRPr="009D29D4">
        <w:rPr>
          <w:rFonts w:ascii="Calibri" w:hAnsi="Calibri" w:cs="Calibri"/>
        </w:rPr>
        <w:t xml:space="preserve"> EJO, et al. Prediction of potential for organ donation after cardiac death in patients in neurocritical state: a prospective observational study. Lancet Neurol. 2012;11(5):414–9. </w:t>
      </w:r>
    </w:p>
    <w:p w14:paraId="65B57014" w14:textId="77777777" w:rsidR="009D29D4" w:rsidRPr="009D29D4" w:rsidRDefault="009D29D4" w:rsidP="009D29D4">
      <w:pPr>
        <w:pStyle w:val="Bibliography"/>
        <w:rPr>
          <w:rFonts w:ascii="Calibri" w:hAnsi="Calibri" w:cs="Calibri"/>
        </w:rPr>
      </w:pPr>
      <w:r w:rsidRPr="009D29D4">
        <w:rPr>
          <w:rFonts w:ascii="Calibri" w:hAnsi="Calibri" w:cs="Calibri"/>
        </w:rPr>
        <w:t>8.</w:t>
      </w:r>
      <w:r w:rsidRPr="009D29D4">
        <w:rPr>
          <w:rFonts w:ascii="Calibri" w:hAnsi="Calibri" w:cs="Calibri"/>
        </w:rPr>
        <w:tab/>
        <w:t xml:space="preserve">Huynh TN, Walling AM, Le TX, </w:t>
      </w:r>
      <w:proofErr w:type="spellStart"/>
      <w:r w:rsidRPr="009D29D4">
        <w:rPr>
          <w:rFonts w:ascii="Calibri" w:hAnsi="Calibri" w:cs="Calibri"/>
        </w:rPr>
        <w:t>Kleerup</w:t>
      </w:r>
      <w:proofErr w:type="spellEnd"/>
      <w:r w:rsidRPr="009D29D4">
        <w:rPr>
          <w:rFonts w:ascii="Calibri" w:hAnsi="Calibri" w:cs="Calibri"/>
        </w:rPr>
        <w:t xml:space="preserve"> EC, Liu H, Wenger NS. Factors associated with palliative withdrawal of mechanical ventilation and time to death after withdrawal. J </w:t>
      </w:r>
      <w:proofErr w:type="spellStart"/>
      <w:r w:rsidRPr="009D29D4">
        <w:rPr>
          <w:rFonts w:ascii="Calibri" w:hAnsi="Calibri" w:cs="Calibri"/>
        </w:rPr>
        <w:t>Palliat</w:t>
      </w:r>
      <w:proofErr w:type="spellEnd"/>
      <w:r w:rsidRPr="009D29D4">
        <w:rPr>
          <w:rFonts w:ascii="Calibri" w:hAnsi="Calibri" w:cs="Calibri"/>
        </w:rPr>
        <w:t xml:space="preserve"> Med. 2013;16(11):1368–74. </w:t>
      </w:r>
    </w:p>
    <w:p w14:paraId="7C999457" w14:textId="77777777" w:rsidR="009D29D4" w:rsidRPr="009D29D4" w:rsidRDefault="009D29D4" w:rsidP="009D29D4">
      <w:pPr>
        <w:pStyle w:val="Bibliography"/>
        <w:rPr>
          <w:rFonts w:ascii="Calibri" w:hAnsi="Calibri" w:cs="Calibri"/>
        </w:rPr>
      </w:pPr>
      <w:r w:rsidRPr="009D29D4">
        <w:rPr>
          <w:rFonts w:ascii="Calibri" w:hAnsi="Calibri" w:cs="Calibri"/>
        </w:rPr>
        <w:t>9.</w:t>
      </w:r>
      <w:r w:rsidRPr="009D29D4">
        <w:rPr>
          <w:rFonts w:ascii="Calibri" w:hAnsi="Calibri" w:cs="Calibri"/>
        </w:rPr>
        <w:tab/>
        <w:t xml:space="preserve">He X, Xu G, Liang W, Liu B, Xu Y, Luan Z, et al. Nomogram for Predicting Time to Death After Withdrawal of Life-Sustaining Treatment in Patients </w:t>
      </w:r>
      <w:proofErr w:type="gramStart"/>
      <w:r w:rsidRPr="009D29D4">
        <w:rPr>
          <w:rFonts w:ascii="Calibri" w:hAnsi="Calibri" w:cs="Calibri"/>
        </w:rPr>
        <w:t>With</w:t>
      </w:r>
      <w:proofErr w:type="gramEnd"/>
      <w:r w:rsidRPr="009D29D4">
        <w:rPr>
          <w:rFonts w:ascii="Calibri" w:hAnsi="Calibri" w:cs="Calibri"/>
        </w:rPr>
        <w:t xml:space="preserve"> Devastating Neurological Injury. Am J Transplant Off J Am Soc Transplant Am Soc </w:t>
      </w:r>
      <w:proofErr w:type="spellStart"/>
      <w:r w:rsidRPr="009D29D4">
        <w:rPr>
          <w:rFonts w:ascii="Calibri" w:hAnsi="Calibri" w:cs="Calibri"/>
        </w:rPr>
        <w:t>Transpl</w:t>
      </w:r>
      <w:proofErr w:type="spellEnd"/>
      <w:r w:rsidRPr="009D29D4">
        <w:rPr>
          <w:rFonts w:ascii="Calibri" w:hAnsi="Calibri" w:cs="Calibri"/>
        </w:rPr>
        <w:t xml:space="preserve"> Surg. 2015;15(8):2136–42. </w:t>
      </w:r>
    </w:p>
    <w:p w14:paraId="2ADCCF15" w14:textId="77777777" w:rsidR="009D29D4" w:rsidRPr="009D29D4" w:rsidRDefault="009D29D4" w:rsidP="009D29D4">
      <w:pPr>
        <w:pStyle w:val="Bibliography"/>
        <w:rPr>
          <w:rFonts w:ascii="Calibri" w:hAnsi="Calibri" w:cs="Calibri"/>
        </w:rPr>
      </w:pPr>
      <w:r w:rsidRPr="009D29D4">
        <w:rPr>
          <w:rFonts w:ascii="Calibri" w:hAnsi="Calibri" w:cs="Calibri"/>
        </w:rPr>
        <w:t>10.</w:t>
      </w:r>
      <w:r w:rsidRPr="009D29D4">
        <w:rPr>
          <w:rFonts w:ascii="Calibri" w:hAnsi="Calibri" w:cs="Calibri"/>
        </w:rPr>
        <w:tab/>
        <w:t xml:space="preserve">Long AC, Muni S, </w:t>
      </w:r>
      <w:proofErr w:type="spellStart"/>
      <w:r w:rsidRPr="009D29D4">
        <w:rPr>
          <w:rFonts w:ascii="Calibri" w:hAnsi="Calibri" w:cs="Calibri"/>
        </w:rPr>
        <w:t>Treece</w:t>
      </w:r>
      <w:proofErr w:type="spellEnd"/>
      <w:r w:rsidRPr="009D29D4">
        <w:rPr>
          <w:rFonts w:ascii="Calibri" w:hAnsi="Calibri" w:cs="Calibri"/>
        </w:rPr>
        <w:t xml:space="preserve"> PD, </w:t>
      </w:r>
      <w:proofErr w:type="spellStart"/>
      <w:r w:rsidRPr="009D29D4">
        <w:rPr>
          <w:rFonts w:ascii="Calibri" w:hAnsi="Calibri" w:cs="Calibri"/>
        </w:rPr>
        <w:t>Engelberg</w:t>
      </w:r>
      <w:proofErr w:type="spellEnd"/>
      <w:r w:rsidRPr="009D29D4">
        <w:rPr>
          <w:rFonts w:ascii="Calibri" w:hAnsi="Calibri" w:cs="Calibri"/>
        </w:rPr>
        <w:t xml:space="preserve"> RA, Nielsen EL, Fitzpatrick AL, et al. Time to Death after Terminal Withdrawal of Mechanical Ventilation: Specific Respiratory and Physiologic Parameters May Inform Physician Predictions. J </w:t>
      </w:r>
      <w:proofErr w:type="spellStart"/>
      <w:r w:rsidRPr="009D29D4">
        <w:rPr>
          <w:rFonts w:ascii="Calibri" w:hAnsi="Calibri" w:cs="Calibri"/>
        </w:rPr>
        <w:t>Palliat</w:t>
      </w:r>
      <w:proofErr w:type="spellEnd"/>
      <w:r w:rsidRPr="009D29D4">
        <w:rPr>
          <w:rFonts w:ascii="Calibri" w:hAnsi="Calibri" w:cs="Calibri"/>
        </w:rPr>
        <w:t xml:space="preserve"> Med. 2015;18(12):1040–7. </w:t>
      </w:r>
    </w:p>
    <w:p w14:paraId="74012DAB" w14:textId="77777777" w:rsidR="009D29D4" w:rsidRPr="009D29D4" w:rsidRDefault="009D29D4" w:rsidP="009D29D4">
      <w:pPr>
        <w:pStyle w:val="Bibliography"/>
        <w:rPr>
          <w:rFonts w:ascii="Calibri" w:hAnsi="Calibri" w:cs="Calibri"/>
        </w:rPr>
      </w:pPr>
      <w:r w:rsidRPr="009D29D4">
        <w:rPr>
          <w:rFonts w:ascii="Calibri" w:hAnsi="Calibri" w:cs="Calibri"/>
        </w:rPr>
        <w:t>11.</w:t>
      </w:r>
      <w:r w:rsidRPr="009D29D4">
        <w:rPr>
          <w:rFonts w:ascii="Calibri" w:hAnsi="Calibri" w:cs="Calibri"/>
        </w:rPr>
        <w:tab/>
        <w:t xml:space="preserve">Scales, </w:t>
      </w:r>
      <w:proofErr w:type="spellStart"/>
      <w:r w:rsidRPr="009D29D4">
        <w:rPr>
          <w:rFonts w:ascii="Calibri" w:hAnsi="Calibri" w:cs="Calibri"/>
        </w:rPr>
        <w:t>Herry</w:t>
      </w:r>
      <w:proofErr w:type="spellEnd"/>
      <w:r w:rsidRPr="009D29D4">
        <w:rPr>
          <w:rFonts w:ascii="Calibri" w:hAnsi="Calibri" w:cs="Calibri"/>
        </w:rPr>
        <w:t xml:space="preserve"> C., Van </w:t>
      </w:r>
      <w:proofErr w:type="spellStart"/>
      <w:r w:rsidRPr="009D29D4">
        <w:rPr>
          <w:rFonts w:ascii="Calibri" w:hAnsi="Calibri" w:cs="Calibri"/>
        </w:rPr>
        <w:t>Beinum</w:t>
      </w:r>
      <w:proofErr w:type="spellEnd"/>
      <w:r w:rsidRPr="009D29D4">
        <w:rPr>
          <w:rFonts w:ascii="Calibri" w:hAnsi="Calibri" w:cs="Calibri"/>
        </w:rPr>
        <w:t xml:space="preserve"> A., Hogue M., Hornby L., Dhanani S., et al. Predicting time to death after the withdrawal of life supporting therapies using variability analysis of vital signs waveform data. Can J </w:t>
      </w:r>
      <w:proofErr w:type="spellStart"/>
      <w:r w:rsidRPr="009D29D4">
        <w:rPr>
          <w:rFonts w:ascii="Calibri" w:hAnsi="Calibri" w:cs="Calibri"/>
        </w:rPr>
        <w:t>Anesth</w:t>
      </w:r>
      <w:proofErr w:type="spellEnd"/>
      <w:r w:rsidRPr="009D29D4">
        <w:rPr>
          <w:rFonts w:ascii="Calibri" w:hAnsi="Calibri" w:cs="Calibri"/>
        </w:rPr>
        <w:t>. 2019;66(1 Supplement</w:t>
      </w:r>
      <w:proofErr w:type="gramStart"/>
      <w:r w:rsidRPr="009D29D4">
        <w:rPr>
          <w:rFonts w:ascii="Calibri" w:hAnsi="Calibri" w:cs="Calibri"/>
        </w:rPr>
        <w:t>):S</w:t>
      </w:r>
      <w:proofErr w:type="gramEnd"/>
      <w:r w:rsidRPr="009D29D4">
        <w:rPr>
          <w:rFonts w:ascii="Calibri" w:hAnsi="Calibri" w:cs="Calibri"/>
        </w:rPr>
        <w:t xml:space="preserve">96–100. </w:t>
      </w:r>
    </w:p>
    <w:p w14:paraId="6C41FF8A" w14:textId="77777777" w:rsidR="009D29D4" w:rsidRPr="009D29D4" w:rsidRDefault="009D29D4" w:rsidP="009D29D4">
      <w:pPr>
        <w:pStyle w:val="Bibliography"/>
        <w:rPr>
          <w:rFonts w:ascii="Calibri" w:hAnsi="Calibri" w:cs="Calibri"/>
        </w:rPr>
      </w:pPr>
      <w:r w:rsidRPr="009D29D4">
        <w:rPr>
          <w:rFonts w:ascii="Calibri" w:hAnsi="Calibri" w:cs="Calibri"/>
        </w:rPr>
        <w:t>12.</w:t>
      </w:r>
      <w:r w:rsidRPr="009D29D4">
        <w:rPr>
          <w:rFonts w:ascii="Calibri" w:hAnsi="Calibri" w:cs="Calibri"/>
        </w:rPr>
        <w:tab/>
        <w:t xml:space="preserve">Wind J, </w:t>
      </w:r>
      <w:proofErr w:type="spellStart"/>
      <w:r w:rsidRPr="009D29D4">
        <w:rPr>
          <w:rFonts w:ascii="Calibri" w:hAnsi="Calibri" w:cs="Calibri"/>
        </w:rPr>
        <w:t>Snoeijs</w:t>
      </w:r>
      <w:proofErr w:type="spellEnd"/>
      <w:r w:rsidRPr="009D29D4">
        <w:rPr>
          <w:rFonts w:ascii="Calibri" w:hAnsi="Calibri" w:cs="Calibri"/>
        </w:rPr>
        <w:t xml:space="preserve"> MGJ, </w:t>
      </w:r>
      <w:proofErr w:type="spellStart"/>
      <w:r w:rsidRPr="009D29D4">
        <w:rPr>
          <w:rFonts w:ascii="Calibri" w:hAnsi="Calibri" w:cs="Calibri"/>
        </w:rPr>
        <w:t>Brugman</w:t>
      </w:r>
      <w:proofErr w:type="spellEnd"/>
      <w:r w:rsidRPr="009D29D4">
        <w:rPr>
          <w:rFonts w:ascii="Calibri" w:hAnsi="Calibri" w:cs="Calibri"/>
        </w:rPr>
        <w:t xml:space="preserve"> CA, </w:t>
      </w:r>
      <w:proofErr w:type="spellStart"/>
      <w:r w:rsidRPr="009D29D4">
        <w:rPr>
          <w:rFonts w:ascii="Calibri" w:hAnsi="Calibri" w:cs="Calibri"/>
        </w:rPr>
        <w:t>Vervelde</w:t>
      </w:r>
      <w:proofErr w:type="spellEnd"/>
      <w:r w:rsidRPr="009D29D4">
        <w:rPr>
          <w:rFonts w:ascii="Calibri" w:hAnsi="Calibri" w:cs="Calibri"/>
        </w:rPr>
        <w:t xml:space="preserve"> J, </w:t>
      </w:r>
      <w:proofErr w:type="spellStart"/>
      <w:r w:rsidRPr="009D29D4">
        <w:rPr>
          <w:rFonts w:ascii="Calibri" w:hAnsi="Calibri" w:cs="Calibri"/>
        </w:rPr>
        <w:t>Zwaveling</w:t>
      </w:r>
      <w:proofErr w:type="spellEnd"/>
      <w:r w:rsidRPr="009D29D4">
        <w:rPr>
          <w:rFonts w:ascii="Calibri" w:hAnsi="Calibri" w:cs="Calibri"/>
        </w:rPr>
        <w:t xml:space="preserve"> J, van Mook WN, et al. Prediction of time of death after withdrawal of life-sustaining treatment in potential donors after cardiac death*. Crit Care Med. 2012;40(3):766–9. </w:t>
      </w:r>
    </w:p>
    <w:p w14:paraId="3AF54C3E" w14:textId="77777777" w:rsidR="009D29D4" w:rsidRPr="009D29D4" w:rsidRDefault="009D29D4" w:rsidP="009D29D4">
      <w:pPr>
        <w:pStyle w:val="Bibliography"/>
        <w:rPr>
          <w:rFonts w:ascii="Calibri" w:hAnsi="Calibri" w:cs="Calibri"/>
        </w:rPr>
      </w:pPr>
      <w:r w:rsidRPr="009D29D4">
        <w:rPr>
          <w:rFonts w:ascii="Calibri" w:hAnsi="Calibri" w:cs="Calibri"/>
        </w:rPr>
        <w:t>13.</w:t>
      </w:r>
      <w:r w:rsidRPr="009D29D4">
        <w:rPr>
          <w:rFonts w:ascii="Calibri" w:hAnsi="Calibri" w:cs="Calibri"/>
        </w:rPr>
        <w:tab/>
        <w:t xml:space="preserve">Lewis J, Peltier J, Nelson H, Snyder W, Schneider K, Steinberger D, et al. Development of the University of Wisconsin donation After Cardiac Death Evaluation Tool. Prog Transplant Aliso Viejo Calif. 2003;13(4):265–73. </w:t>
      </w:r>
    </w:p>
    <w:p w14:paraId="6F7AAAC8" w14:textId="77777777" w:rsidR="009D29D4" w:rsidRPr="009D29D4" w:rsidRDefault="009D29D4" w:rsidP="009D29D4">
      <w:pPr>
        <w:pStyle w:val="Bibliography"/>
        <w:rPr>
          <w:rFonts w:ascii="Calibri" w:hAnsi="Calibri" w:cs="Calibri"/>
        </w:rPr>
      </w:pPr>
      <w:r w:rsidRPr="009D29D4">
        <w:rPr>
          <w:rFonts w:ascii="Calibri" w:hAnsi="Calibri" w:cs="Calibri"/>
        </w:rPr>
        <w:lastRenderedPageBreak/>
        <w:t>14.</w:t>
      </w:r>
      <w:r w:rsidRPr="009D29D4">
        <w:rPr>
          <w:rFonts w:ascii="Calibri" w:hAnsi="Calibri" w:cs="Calibri"/>
        </w:rPr>
        <w:tab/>
      </w:r>
      <w:proofErr w:type="spellStart"/>
      <w:r w:rsidRPr="009D29D4">
        <w:rPr>
          <w:rFonts w:ascii="Calibri" w:hAnsi="Calibri" w:cs="Calibri"/>
        </w:rPr>
        <w:t>Kotsopoulos</w:t>
      </w:r>
      <w:proofErr w:type="spellEnd"/>
      <w:r w:rsidRPr="009D29D4">
        <w:rPr>
          <w:rFonts w:ascii="Calibri" w:hAnsi="Calibri" w:cs="Calibri"/>
        </w:rPr>
        <w:t xml:space="preserve"> AMM, Boing-Messing F, Jansen NE, Vos P, Abdo WF. External validation of prediction models for time to death in potential donors after circulatory death. Am J Transplant Off J Am Soc Transplant Am Soc </w:t>
      </w:r>
      <w:proofErr w:type="spellStart"/>
      <w:r w:rsidRPr="009D29D4">
        <w:rPr>
          <w:rFonts w:ascii="Calibri" w:hAnsi="Calibri" w:cs="Calibri"/>
        </w:rPr>
        <w:t>Transpl</w:t>
      </w:r>
      <w:proofErr w:type="spellEnd"/>
      <w:r w:rsidRPr="009D29D4">
        <w:rPr>
          <w:rFonts w:ascii="Calibri" w:hAnsi="Calibri" w:cs="Calibri"/>
        </w:rPr>
        <w:t xml:space="preserve"> Surg. 2018;18(4):890–6. </w:t>
      </w:r>
    </w:p>
    <w:p w14:paraId="4FF6A6B4" w14:textId="77777777" w:rsidR="009D29D4" w:rsidRPr="009D29D4" w:rsidRDefault="009D29D4" w:rsidP="009D29D4">
      <w:pPr>
        <w:pStyle w:val="Bibliography"/>
        <w:rPr>
          <w:rFonts w:ascii="Calibri" w:hAnsi="Calibri" w:cs="Calibri"/>
        </w:rPr>
      </w:pPr>
      <w:r w:rsidRPr="009D29D4">
        <w:rPr>
          <w:rFonts w:ascii="Calibri" w:hAnsi="Calibri" w:cs="Calibri"/>
        </w:rPr>
        <w:t>15.</w:t>
      </w:r>
      <w:r w:rsidRPr="009D29D4">
        <w:rPr>
          <w:rFonts w:ascii="Calibri" w:hAnsi="Calibri" w:cs="Calibri"/>
        </w:rPr>
        <w:tab/>
      </w:r>
      <w:proofErr w:type="spellStart"/>
      <w:r w:rsidRPr="009D29D4">
        <w:rPr>
          <w:rFonts w:ascii="Calibri" w:hAnsi="Calibri" w:cs="Calibri"/>
        </w:rPr>
        <w:t>Suntharalingam</w:t>
      </w:r>
      <w:proofErr w:type="spellEnd"/>
      <w:r w:rsidRPr="009D29D4">
        <w:rPr>
          <w:rFonts w:ascii="Calibri" w:hAnsi="Calibri" w:cs="Calibri"/>
        </w:rPr>
        <w:t xml:space="preserve"> C, Sharples L, Dudley C, Bradley JA, Watson CJE. Time to cardiac death after withdrawal of life-sustaining treatment in potential organ donors. Am J Transplant Off J Am Soc Transplant Am Soc </w:t>
      </w:r>
      <w:proofErr w:type="spellStart"/>
      <w:r w:rsidRPr="009D29D4">
        <w:rPr>
          <w:rFonts w:ascii="Calibri" w:hAnsi="Calibri" w:cs="Calibri"/>
        </w:rPr>
        <w:t>Transpl</w:t>
      </w:r>
      <w:proofErr w:type="spellEnd"/>
      <w:r w:rsidRPr="009D29D4">
        <w:rPr>
          <w:rFonts w:ascii="Calibri" w:hAnsi="Calibri" w:cs="Calibri"/>
        </w:rPr>
        <w:t xml:space="preserve"> Surg. 2009;9(9):2157–65. </w:t>
      </w:r>
    </w:p>
    <w:p w14:paraId="44661E88" w14:textId="77777777" w:rsidR="009D29D4" w:rsidRPr="009D29D4" w:rsidRDefault="009D29D4" w:rsidP="009D29D4">
      <w:pPr>
        <w:pStyle w:val="Bibliography"/>
        <w:rPr>
          <w:rFonts w:ascii="Calibri" w:hAnsi="Calibri" w:cs="Calibri"/>
        </w:rPr>
      </w:pPr>
      <w:r w:rsidRPr="009D29D4">
        <w:rPr>
          <w:rFonts w:ascii="Calibri" w:hAnsi="Calibri" w:cs="Calibri"/>
        </w:rPr>
        <w:t>16.</w:t>
      </w:r>
      <w:r w:rsidRPr="009D29D4">
        <w:rPr>
          <w:rFonts w:ascii="Calibri" w:hAnsi="Calibri" w:cs="Calibri"/>
        </w:rPr>
        <w:tab/>
        <w:t xml:space="preserve">Davila D, </w:t>
      </w:r>
      <w:proofErr w:type="spellStart"/>
      <w:r w:rsidRPr="009D29D4">
        <w:rPr>
          <w:rFonts w:ascii="Calibri" w:hAnsi="Calibri" w:cs="Calibri"/>
        </w:rPr>
        <w:t>Ciria</w:t>
      </w:r>
      <w:proofErr w:type="spellEnd"/>
      <w:r w:rsidRPr="009D29D4">
        <w:rPr>
          <w:rFonts w:ascii="Calibri" w:hAnsi="Calibri" w:cs="Calibri"/>
        </w:rPr>
        <w:t xml:space="preserve"> R, Jassem W, </w:t>
      </w:r>
      <w:proofErr w:type="spellStart"/>
      <w:r w:rsidRPr="009D29D4">
        <w:rPr>
          <w:rFonts w:ascii="Calibri" w:hAnsi="Calibri" w:cs="Calibri"/>
        </w:rPr>
        <w:t>Briceño</w:t>
      </w:r>
      <w:proofErr w:type="spellEnd"/>
      <w:r w:rsidRPr="009D29D4">
        <w:rPr>
          <w:rFonts w:ascii="Calibri" w:hAnsi="Calibri" w:cs="Calibri"/>
        </w:rPr>
        <w:t xml:space="preserve"> J, Littlejohn W, </w:t>
      </w:r>
      <w:proofErr w:type="spellStart"/>
      <w:r w:rsidRPr="009D29D4">
        <w:rPr>
          <w:rFonts w:ascii="Calibri" w:hAnsi="Calibri" w:cs="Calibri"/>
        </w:rPr>
        <w:t>Vilca</w:t>
      </w:r>
      <w:proofErr w:type="spellEnd"/>
      <w:r w:rsidRPr="009D29D4">
        <w:rPr>
          <w:rFonts w:ascii="Calibri" w:hAnsi="Calibri" w:cs="Calibri"/>
        </w:rPr>
        <w:t xml:space="preserve">-Meléndez H, et al. Prediction models of donor arrest and graft utilization in liver transplantation from maastricht-3 donors after circulatory death. Am J Transplant Off J Am Soc Transplant Am Soc </w:t>
      </w:r>
      <w:proofErr w:type="spellStart"/>
      <w:r w:rsidRPr="009D29D4">
        <w:rPr>
          <w:rFonts w:ascii="Calibri" w:hAnsi="Calibri" w:cs="Calibri"/>
        </w:rPr>
        <w:t>Transpl</w:t>
      </w:r>
      <w:proofErr w:type="spellEnd"/>
      <w:r w:rsidRPr="009D29D4">
        <w:rPr>
          <w:rFonts w:ascii="Calibri" w:hAnsi="Calibri" w:cs="Calibri"/>
        </w:rPr>
        <w:t xml:space="preserve"> Surg. 2012 Dec;12(12):3414–24. </w:t>
      </w:r>
    </w:p>
    <w:p w14:paraId="1CAE2AC3" w14:textId="77777777" w:rsidR="009D29D4" w:rsidRPr="009D29D4" w:rsidRDefault="009D29D4" w:rsidP="009D29D4">
      <w:pPr>
        <w:pStyle w:val="Bibliography"/>
        <w:rPr>
          <w:rFonts w:ascii="Calibri" w:hAnsi="Calibri" w:cs="Calibri"/>
        </w:rPr>
      </w:pPr>
      <w:r w:rsidRPr="009D29D4">
        <w:rPr>
          <w:rFonts w:ascii="Calibri" w:hAnsi="Calibri" w:cs="Calibri"/>
        </w:rPr>
        <w:t>17.</w:t>
      </w:r>
      <w:r w:rsidRPr="009D29D4">
        <w:rPr>
          <w:rFonts w:ascii="Calibri" w:hAnsi="Calibri" w:cs="Calibri"/>
        </w:rPr>
        <w:tab/>
        <w:t xml:space="preserve">de Groot YJ, </w:t>
      </w:r>
      <w:proofErr w:type="spellStart"/>
      <w:r w:rsidRPr="009D29D4">
        <w:rPr>
          <w:rFonts w:ascii="Calibri" w:hAnsi="Calibri" w:cs="Calibri"/>
        </w:rPr>
        <w:t>Lingsma</w:t>
      </w:r>
      <w:proofErr w:type="spellEnd"/>
      <w:r w:rsidRPr="009D29D4">
        <w:rPr>
          <w:rFonts w:ascii="Calibri" w:hAnsi="Calibri" w:cs="Calibri"/>
        </w:rPr>
        <w:t xml:space="preserve"> HF, Bakker J, </w:t>
      </w:r>
      <w:proofErr w:type="spellStart"/>
      <w:r w:rsidRPr="009D29D4">
        <w:rPr>
          <w:rFonts w:ascii="Calibri" w:hAnsi="Calibri" w:cs="Calibri"/>
        </w:rPr>
        <w:t>Gommers</w:t>
      </w:r>
      <w:proofErr w:type="spellEnd"/>
      <w:r w:rsidRPr="009D29D4">
        <w:rPr>
          <w:rFonts w:ascii="Calibri" w:hAnsi="Calibri" w:cs="Calibri"/>
        </w:rPr>
        <w:t xml:space="preserve"> DA, </w:t>
      </w:r>
      <w:proofErr w:type="spellStart"/>
      <w:r w:rsidRPr="009D29D4">
        <w:rPr>
          <w:rFonts w:ascii="Calibri" w:hAnsi="Calibri" w:cs="Calibri"/>
        </w:rPr>
        <w:t>Steyerberg</w:t>
      </w:r>
      <w:proofErr w:type="spellEnd"/>
      <w:r w:rsidRPr="009D29D4">
        <w:rPr>
          <w:rFonts w:ascii="Calibri" w:hAnsi="Calibri" w:cs="Calibri"/>
        </w:rPr>
        <w:t xml:space="preserve"> E, </w:t>
      </w:r>
      <w:proofErr w:type="spellStart"/>
      <w:r w:rsidRPr="009D29D4">
        <w:rPr>
          <w:rFonts w:ascii="Calibri" w:hAnsi="Calibri" w:cs="Calibri"/>
        </w:rPr>
        <w:t>Kompanje</w:t>
      </w:r>
      <w:proofErr w:type="spellEnd"/>
      <w:r w:rsidRPr="009D29D4">
        <w:rPr>
          <w:rFonts w:ascii="Calibri" w:hAnsi="Calibri" w:cs="Calibri"/>
        </w:rPr>
        <w:t xml:space="preserve"> EJO. External validation of a prognostic model predicting time of death after withdrawal of life support in neurocritical patients. Crit Care Med. 2012;40(1):233–8. </w:t>
      </w:r>
    </w:p>
    <w:p w14:paraId="60AB4F22" w14:textId="77777777" w:rsidR="009D29D4" w:rsidRPr="009D29D4" w:rsidRDefault="009D29D4" w:rsidP="009D29D4">
      <w:pPr>
        <w:pStyle w:val="Bibliography"/>
        <w:rPr>
          <w:rFonts w:ascii="Calibri" w:hAnsi="Calibri" w:cs="Calibri"/>
        </w:rPr>
      </w:pPr>
      <w:r w:rsidRPr="009D29D4">
        <w:rPr>
          <w:rFonts w:ascii="Calibri" w:hAnsi="Calibri" w:cs="Calibri"/>
        </w:rPr>
        <w:t>18.</w:t>
      </w:r>
      <w:r w:rsidRPr="009D29D4">
        <w:rPr>
          <w:rFonts w:ascii="Calibri" w:hAnsi="Calibri" w:cs="Calibri"/>
        </w:rPr>
        <w:tab/>
        <w:t xml:space="preserve">Xu G, Guo Z, Liang W, Xin E, Liu B, Xu Y, et al. Prediction of potential for organ donation after circulatory death in neurocritical patients. J Heart Lung Transplant Off </w:t>
      </w:r>
      <w:proofErr w:type="spellStart"/>
      <w:r w:rsidRPr="009D29D4">
        <w:rPr>
          <w:rFonts w:ascii="Calibri" w:hAnsi="Calibri" w:cs="Calibri"/>
        </w:rPr>
        <w:t>Publ</w:t>
      </w:r>
      <w:proofErr w:type="spellEnd"/>
      <w:r w:rsidRPr="009D29D4">
        <w:rPr>
          <w:rFonts w:ascii="Calibri" w:hAnsi="Calibri" w:cs="Calibri"/>
        </w:rPr>
        <w:t xml:space="preserve"> Int Soc Heart Transplant. 2018;37(3):358–64. </w:t>
      </w:r>
    </w:p>
    <w:p w14:paraId="2707B274" w14:textId="77777777" w:rsidR="009D29D4" w:rsidRPr="009D29D4" w:rsidRDefault="009D29D4" w:rsidP="009D29D4">
      <w:pPr>
        <w:pStyle w:val="Bibliography"/>
        <w:rPr>
          <w:rFonts w:ascii="Calibri" w:hAnsi="Calibri" w:cs="Calibri"/>
        </w:rPr>
      </w:pPr>
      <w:r w:rsidRPr="009D29D4">
        <w:rPr>
          <w:rFonts w:ascii="Calibri" w:hAnsi="Calibri" w:cs="Calibri"/>
        </w:rPr>
        <w:t>19.</w:t>
      </w:r>
      <w:r w:rsidRPr="009D29D4">
        <w:rPr>
          <w:rFonts w:ascii="Calibri" w:hAnsi="Calibri" w:cs="Calibri"/>
        </w:rPr>
        <w:tab/>
        <w:t xml:space="preserve">Kramer AH, Holliday K, Keenan S, </w:t>
      </w:r>
      <w:proofErr w:type="spellStart"/>
      <w:r w:rsidRPr="009D29D4">
        <w:rPr>
          <w:rFonts w:ascii="Calibri" w:hAnsi="Calibri" w:cs="Calibri"/>
        </w:rPr>
        <w:t>Isac</w:t>
      </w:r>
      <w:proofErr w:type="spellEnd"/>
      <w:r w:rsidRPr="009D29D4">
        <w:rPr>
          <w:rFonts w:ascii="Calibri" w:hAnsi="Calibri" w:cs="Calibri"/>
        </w:rPr>
        <w:t xml:space="preserve"> G, </w:t>
      </w:r>
      <w:proofErr w:type="spellStart"/>
      <w:r w:rsidRPr="009D29D4">
        <w:rPr>
          <w:rFonts w:ascii="Calibri" w:hAnsi="Calibri" w:cs="Calibri"/>
        </w:rPr>
        <w:t>Kutsogiannis</w:t>
      </w:r>
      <w:proofErr w:type="spellEnd"/>
      <w:r w:rsidRPr="009D29D4">
        <w:rPr>
          <w:rFonts w:ascii="Calibri" w:hAnsi="Calibri" w:cs="Calibri"/>
        </w:rPr>
        <w:t xml:space="preserve"> DJ, </w:t>
      </w:r>
      <w:proofErr w:type="spellStart"/>
      <w:r w:rsidRPr="009D29D4">
        <w:rPr>
          <w:rFonts w:ascii="Calibri" w:hAnsi="Calibri" w:cs="Calibri"/>
        </w:rPr>
        <w:t>Kneteman</w:t>
      </w:r>
      <w:proofErr w:type="spellEnd"/>
      <w:r w:rsidRPr="009D29D4">
        <w:rPr>
          <w:rFonts w:ascii="Calibri" w:hAnsi="Calibri" w:cs="Calibri"/>
        </w:rPr>
        <w:t xml:space="preserve"> NM, et al. Donation after circulatory determination of death in western Canada: a multicentre study of donor characteristics and critical care practices. Can J </w:t>
      </w:r>
      <w:proofErr w:type="spellStart"/>
      <w:r w:rsidRPr="009D29D4">
        <w:rPr>
          <w:rFonts w:ascii="Calibri" w:hAnsi="Calibri" w:cs="Calibri"/>
        </w:rPr>
        <w:t>Anaesth</w:t>
      </w:r>
      <w:proofErr w:type="spellEnd"/>
      <w:r w:rsidRPr="009D29D4">
        <w:rPr>
          <w:rFonts w:ascii="Calibri" w:hAnsi="Calibri" w:cs="Calibri"/>
        </w:rPr>
        <w:t xml:space="preserve"> J Can </w:t>
      </w:r>
      <w:proofErr w:type="spellStart"/>
      <w:r w:rsidRPr="009D29D4">
        <w:rPr>
          <w:rFonts w:ascii="Calibri" w:hAnsi="Calibri" w:cs="Calibri"/>
        </w:rPr>
        <w:t>Anesth</w:t>
      </w:r>
      <w:proofErr w:type="spellEnd"/>
      <w:r w:rsidRPr="009D29D4">
        <w:rPr>
          <w:rFonts w:ascii="Calibri" w:hAnsi="Calibri" w:cs="Calibri"/>
        </w:rPr>
        <w:t xml:space="preserve">. 2020;67(5):521–31. </w:t>
      </w:r>
    </w:p>
    <w:p w14:paraId="6D55E394" w14:textId="77777777" w:rsidR="009D29D4" w:rsidRPr="009D29D4" w:rsidRDefault="009D29D4" w:rsidP="009D29D4">
      <w:pPr>
        <w:pStyle w:val="Bibliography"/>
        <w:rPr>
          <w:rFonts w:ascii="Calibri" w:hAnsi="Calibri" w:cs="Calibri"/>
        </w:rPr>
      </w:pPr>
      <w:r w:rsidRPr="009D29D4">
        <w:rPr>
          <w:rFonts w:ascii="Calibri" w:hAnsi="Calibri" w:cs="Calibri"/>
        </w:rPr>
        <w:t>20.</w:t>
      </w:r>
      <w:r w:rsidRPr="009D29D4">
        <w:rPr>
          <w:rFonts w:ascii="Calibri" w:hAnsi="Calibri" w:cs="Calibri"/>
        </w:rPr>
        <w:tab/>
      </w:r>
      <w:proofErr w:type="spellStart"/>
      <w:r w:rsidRPr="009D29D4">
        <w:rPr>
          <w:rFonts w:ascii="Calibri" w:hAnsi="Calibri" w:cs="Calibri"/>
        </w:rPr>
        <w:t>Nijhoff</w:t>
      </w:r>
      <w:proofErr w:type="spellEnd"/>
      <w:r w:rsidRPr="009D29D4">
        <w:rPr>
          <w:rFonts w:ascii="Calibri" w:hAnsi="Calibri" w:cs="Calibri"/>
        </w:rPr>
        <w:t xml:space="preserve"> MF, Pol RA, </w:t>
      </w:r>
      <w:proofErr w:type="spellStart"/>
      <w:r w:rsidRPr="009D29D4">
        <w:rPr>
          <w:rFonts w:ascii="Calibri" w:hAnsi="Calibri" w:cs="Calibri"/>
        </w:rPr>
        <w:t>Volbeda</w:t>
      </w:r>
      <w:proofErr w:type="spellEnd"/>
      <w:r w:rsidRPr="009D29D4">
        <w:rPr>
          <w:rFonts w:ascii="Calibri" w:hAnsi="Calibri" w:cs="Calibri"/>
        </w:rPr>
        <w:t xml:space="preserve"> M, </w:t>
      </w:r>
      <w:proofErr w:type="spellStart"/>
      <w:r w:rsidRPr="009D29D4">
        <w:rPr>
          <w:rFonts w:ascii="Calibri" w:hAnsi="Calibri" w:cs="Calibri"/>
        </w:rPr>
        <w:t>Kotsopoulos</w:t>
      </w:r>
      <w:proofErr w:type="spellEnd"/>
      <w:r w:rsidRPr="009D29D4">
        <w:rPr>
          <w:rFonts w:ascii="Calibri" w:hAnsi="Calibri" w:cs="Calibri"/>
        </w:rPr>
        <w:t xml:space="preserve"> AMM, </w:t>
      </w:r>
      <w:proofErr w:type="spellStart"/>
      <w:r w:rsidRPr="009D29D4">
        <w:rPr>
          <w:rFonts w:ascii="Calibri" w:hAnsi="Calibri" w:cs="Calibri"/>
        </w:rPr>
        <w:t>Sonneveld</w:t>
      </w:r>
      <w:proofErr w:type="spellEnd"/>
      <w:r w:rsidRPr="009D29D4">
        <w:rPr>
          <w:rFonts w:ascii="Calibri" w:hAnsi="Calibri" w:cs="Calibri"/>
        </w:rPr>
        <w:t xml:space="preserve"> JPC, </w:t>
      </w:r>
      <w:proofErr w:type="spellStart"/>
      <w:r w:rsidRPr="009D29D4">
        <w:rPr>
          <w:rFonts w:ascii="Calibri" w:hAnsi="Calibri" w:cs="Calibri"/>
        </w:rPr>
        <w:t>Otterspoor</w:t>
      </w:r>
      <w:proofErr w:type="spellEnd"/>
      <w:r w:rsidRPr="009D29D4">
        <w:rPr>
          <w:rFonts w:ascii="Calibri" w:hAnsi="Calibri" w:cs="Calibri"/>
        </w:rPr>
        <w:t xml:space="preserve"> L, et al. External Validation of the DCD-N Score and a Linear Prediction Model to Identify Potential Candidates for Organ Donation After Circulatory Death: A Nationwide </w:t>
      </w:r>
      <w:proofErr w:type="spellStart"/>
      <w:r w:rsidRPr="009D29D4">
        <w:rPr>
          <w:rFonts w:ascii="Calibri" w:hAnsi="Calibri" w:cs="Calibri"/>
        </w:rPr>
        <w:t>Multicenter</w:t>
      </w:r>
      <w:proofErr w:type="spellEnd"/>
      <w:r w:rsidRPr="009D29D4">
        <w:rPr>
          <w:rFonts w:ascii="Calibri" w:hAnsi="Calibri" w:cs="Calibri"/>
        </w:rPr>
        <w:t xml:space="preserve"> Cohort Study. Transplantation. 2021;105(6):1311–6. </w:t>
      </w:r>
    </w:p>
    <w:p w14:paraId="1308A3FF" w14:textId="77777777" w:rsidR="009D29D4" w:rsidRPr="009D29D4" w:rsidRDefault="009D29D4" w:rsidP="009D29D4">
      <w:pPr>
        <w:pStyle w:val="Bibliography"/>
        <w:rPr>
          <w:rFonts w:ascii="Calibri" w:hAnsi="Calibri" w:cs="Calibri"/>
        </w:rPr>
      </w:pPr>
      <w:r w:rsidRPr="009D29D4">
        <w:rPr>
          <w:rFonts w:ascii="Calibri" w:hAnsi="Calibri" w:cs="Calibri"/>
        </w:rPr>
        <w:t>21.</w:t>
      </w:r>
      <w:r w:rsidRPr="009D29D4">
        <w:rPr>
          <w:rFonts w:ascii="Calibri" w:hAnsi="Calibri" w:cs="Calibri"/>
        </w:rPr>
        <w:tab/>
      </w:r>
      <w:proofErr w:type="spellStart"/>
      <w:r w:rsidRPr="009D29D4">
        <w:rPr>
          <w:rFonts w:ascii="Calibri" w:hAnsi="Calibri" w:cs="Calibri"/>
        </w:rPr>
        <w:t>Okahara</w:t>
      </w:r>
      <w:proofErr w:type="spellEnd"/>
      <w:r w:rsidRPr="009D29D4">
        <w:rPr>
          <w:rFonts w:ascii="Calibri" w:hAnsi="Calibri" w:cs="Calibri"/>
        </w:rPr>
        <w:t xml:space="preserve"> S, Snell GI, McDonald M, D’Costa R, Opdam H, Pilcher DV, et al. Improving the predictability of time to death in controlled donation after circulatory death lung donors. </w:t>
      </w:r>
      <w:proofErr w:type="spellStart"/>
      <w:r w:rsidRPr="009D29D4">
        <w:rPr>
          <w:rFonts w:ascii="Calibri" w:hAnsi="Calibri" w:cs="Calibri"/>
        </w:rPr>
        <w:t>Transpl</w:t>
      </w:r>
      <w:proofErr w:type="spellEnd"/>
      <w:r w:rsidRPr="009D29D4">
        <w:rPr>
          <w:rFonts w:ascii="Calibri" w:hAnsi="Calibri" w:cs="Calibri"/>
        </w:rPr>
        <w:t xml:space="preserve"> Int. 2021;34(5):906–15. </w:t>
      </w:r>
    </w:p>
    <w:p w14:paraId="4D883199" w14:textId="77777777" w:rsidR="009D29D4" w:rsidRPr="009D29D4" w:rsidRDefault="009D29D4" w:rsidP="009D29D4">
      <w:pPr>
        <w:pStyle w:val="Bibliography"/>
        <w:rPr>
          <w:rFonts w:ascii="Calibri" w:hAnsi="Calibri" w:cs="Calibri"/>
        </w:rPr>
      </w:pPr>
      <w:r w:rsidRPr="009D29D4">
        <w:rPr>
          <w:rFonts w:ascii="Calibri" w:hAnsi="Calibri" w:cs="Calibri"/>
        </w:rPr>
        <w:t>22.</w:t>
      </w:r>
      <w:r w:rsidRPr="009D29D4">
        <w:rPr>
          <w:rFonts w:ascii="Calibri" w:hAnsi="Calibri" w:cs="Calibri"/>
        </w:rPr>
        <w:tab/>
      </w:r>
      <w:proofErr w:type="spellStart"/>
      <w:r w:rsidRPr="009D29D4">
        <w:rPr>
          <w:rFonts w:ascii="Calibri" w:hAnsi="Calibri" w:cs="Calibri"/>
        </w:rPr>
        <w:t>Kotsopoulos</w:t>
      </w:r>
      <w:proofErr w:type="spellEnd"/>
      <w:r w:rsidRPr="009D29D4">
        <w:rPr>
          <w:rFonts w:ascii="Calibri" w:hAnsi="Calibri" w:cs="Calibri"/>
        </w:rPr>
        <w:t xml:space="preserve"> A., Vos P., </w:t>
      </w:r>
      <w:proofErr w:type="spellStart"/>
      <w:r w:rsidRPr="009D29D4">
        <w:rPr>
          <w:rFonts w:ascii="Calibri" w:hAnsi="Calibri" w:cs="Calibri"/>
        </w:rPr>
        <w:t>Witjes</w:t>
      </w:r>
      <w:proofErr w:type="spellEnd"/>
      <w:r w:rsidRPr="009D29D4">
        <w:rPr>
          <w:rFonts w:ascii="Calibri" w:hAnsi="Calibri" w:cs="Calibri"/>
        </w:rPr>
        <w:t xml:space="preserve"> M., </w:t>
      </w:r>
      <w:proofErr w:type="spellStart"/>
      <w:r w:rsidRPr="009D29D4">
        <w:rPr>
          <w:rFonts w:ascii="Calibri" w:hAnsi="Calibri" w:cs="Calibri"/>
        </w:rPr>
        <w:t>Volbeda</w:t>
      </w:r>
      <w:proofErr w:type="spellEnd"/>
      <w:r w:rsidRPr="009D29D4">
        <w:rPr>
          <w:rFonts w:ascii="Calibri" w:hAnsi="Calibri" w:cs="Calibri"/>
        </w:rPr>
        <w:t xml:space="preserve"> M., Franke H., </w:t>
      </w:r>
      <w:proofErr w:type="spellStart"/>
      <w:r w:rsidRPr="009D29D4">
        <w:rPr>
          <w:rFonts w:ascii="Calibri" w:hAnsi="Calibri" w:cs="Calibri"/>
        </w:rPr>
        <w:t>Epker</w:t>
      </w:r>
      <w:proofErr w:type="spellEnd"/>
      <w:r w:rsidRPr="009D29D4">
        <w:rPr>
          <w:rFonts w:ascii="Calibri" w:hAnsi="Calibri" w:cs="Calibri"/>
        </w:rPr>
        <w:t xml:space="preserve"> J., et al. Prospective </w:t>
      </w:r>
      <w:proofErr w:type="spellStart"/>
      <w:r w:rsidRPr="009D29D4">
        <w:rPr>
          <w:rFonts w:ascii="Calibri" w:hAnsi="Calibri" w:cs="Calibri"/>
        </w:rPr>
        <w:t>Multicenter</w:t>
      </w:r>
      <w:proofErr w:type="spellEnd"/>
      <w:r w:rsidRPr="009D29D4">
        <w:rPr>
          <w:rFonts w:ascii="Calibri" w:hAnsi="Calibri" w:cs="Calibri"/>
        </w:rPr>
        <w:t xml:space="preserve"> Observational Cohort Study on Time to Death in Potential Controlled Donation after Circulatory Death Donors-Development and External Validation of Prediction Models: The DCD III Study. Transplantation. 2022</w:t>
      </w:r>
      <w:proofErr w:type="gramStart"/>
      <w:r w:rsidRPr="009D29D4">
        <w:rPr>
          <w:rFonts w:ascii="Calibri" w:hAnsi="Calibri" w:cs="Calibri"/>
        </w:rPr>
        <w:t>;((</w:t>
      </w:r>
      <w:proofErr w:type="spellStart"/>
      <w:proofErr w:type="gramEnd"/>
      <w:r w:rsidRPr="009D29D4">
        <w:rPr>
          <w:rFonts w:ascii="Calibri" w:hAnsi="Calibri" w:cs="Calibri"/>
        </w:rPr>
        <w:t>Kotsopoulos</w:t>
      </w:r>
      <w:proofErr w:type="spellEnd"/>
      <w:r w:rsidRPr="009D29D4">
        <w:rPr>
          <w:rFonts w:ascii="Calibri" w:hAnsi="Calibri" w:cs="Calibri"/>
        </w:rPr>
        <w:t xml:space="preserve">) Department of Intensive Care, Elisabeth </w:t>
      </w:r>
      <w:proofErr w:type="spellStart"/>
      <w:r w:rsidRPr="009D29D4">
        <w:rPr>
          <w:rFonts w:ascii="Calibri" w:hAnsi="Calibri" w:cs="Calibri"/>
        </w:rPr>
        <w:t>TweeSteden</w:t>
      </w:r>
      <w:proofErr w:type="spellEnd"/>
      <w:r w:rsidRPr="009D29D4">
        <w:rPr>
          <w:rFonts w:ascii="Calibri" w:hAnsi="Calibri" w:cs="Calibri"/>
        </w:rPr>
        <w:t xml:space="preserve"> Hospital, Tilburg, the Netherlands. Department of Intensive Care Medicine, Radboud University Medical </w:t>
      </w:r>
      <w:proofErr w:type="spellStart"/>
      <w:r w:rsidRPr="009D29D4">
        <w:rPr>
          <w:rFonts w:ascii="Calibri" w:hAnsi="Calibri" w:cs="Calibri"/>
        </w:rPr>
        <w:t>Center</w:t>
      </w:r>
      <w:proofErr w:type="spellEnd"/>
      <w:r w:rsidRPr="009D29D4">
        <w:rPr>
          <w:rFonts w:ascii="Calibri" w:hAnsi="Calibri" w:cs="Calibri"/>
        </w:rPr>
        <w:t xml:space="preserve">, Nijmegen, Netherlands. Department of Critical Care, University of Groningen,). </w:t>
      </w:r>
    </w:p>
    <w:p w14:paraId="7CE38AC0" w14:textId="77777777" w:rsidR="009D29D4" w:rsidRPr="009D29D4" w:rsidRDefault="009D29D4" w:rsidP="009D29D4">
      <w:pPr>
        <w:pStyle w:val="Bibliography"/>
        <w:rPr>
          <w:rFonts w:ascii="Calibri" w:hAnsi="Calibri" w:cs="Calibri"/>
        </w:rPr>
      </w:pPr>
      <w:r w:rsidRPr="009D29D4">
        <w:rPr>
          <w:rFonts w:ascii="Calibri" w:hAnsi="Calibri" w:cs="Calibri"/>
        </w:rPr>
        <w:t>23.</w:t>
      </w:r>
      <w:r w:rsidRPr="009D29D4">
        <w:rPr>
          <w:rFonts w:ascii="Calibri" w:hAnsi="Calibri" w:cs="Calibri"/>
        </w:rPr>
        <w:tab/>
      </w:r>
      <w:proofErr w:type="spellStart"/>
      <w:r w:rsidRPr="009D29D4">
        <w:rPr>
          <w:rFonts w:ascii="Calibri" w:hAnsi="Calibri" w:cs="Calibri"/>
        </w:rPr>
        <w:t>Brieva</w:t>
      </w:r>
      <w:proofErr w:type="spellEnd"/>
      <w:r w:rsidRPr="009D29D4">
        <w:rPr>
          <w:rFonts w:ascii="Calibri" w:hAnsi="Calibri" w:cs="Calibri"/>
        </w:rPr>
        <w:t xml:space="preserve"> J, Coleman N, Lacey J, Harrigan P, Lewin TJ, Carter GL. Prediction of death in less than 60 minutes after withdrawal of cardiorespiratory support in potential organ donors after circulatory death. Transplantation. 2014;98(10):1112–8. </w:t>
      </w:r>
    </w:p>
    <w:p w14:paraId="5C3C362F" w14:textId="4E25F76C" w:rsidR="007D0711" w:rsidRPr="007D0711" w:rsidRDefault="007D0711" w:rsidP="007D0711">
      <w:r>
        <w:fldChar w:fldCharType="end"/>
      </w:r>
    </w:p>
    <w:p w14:paraId="1745114A" w14:textId="77777777" w:rsidR="007D0711" w:rsidRDefault="007D0711">
      <w:pPr>
        <w:rPr>
          <w:rFonts w:ascii="Segoe UI" w:eastAsiaTheme="majorEastAsia" w:hAnsi="Segoe UI" w:cstheme="majorBidi"/>
          <w:color w:val="2F5496" w:themeColor="accent1" w:themeShade="BF"/>
          <w:sz w:val="32"/>
          <w:szCs w:val="32"/>
        </w:rPr>
      </w:pPr>
      <w:r>
        <w:br w:type="page"/>
      </w:r>
    </w:p>
    <w:p w14:paraId="0350273F" w14:textId="20311D7D" w:rsidR="00BC09E2" w:rsidRPr="0083166E" w:rsidRDefault="00BC09E2" w:rsidP="0083166E">
      <w:pPr>
        <w:pStyle w:val="Heading1"/>
      </w:pPr>
      <w:r w:rsidRPr="0083166E">
        <w:lastRenderedPageBreak/>
        <w:t>Appendix</w:t>
      </w:r>
    </w:p>
    <w:p w14:paraId="5DE7E549" w14:textId="65E1526A" w:rsidR="00BC09E2" w:rsidRPr="0083166E" w:rsidRDefault="00BC09E2" w:rsidP="0083166E">
      <w:pPr>
        <w:pStyle w:val="Heading2"/>
      </w:pPr>
      <w:r w:rsidRPr="0083166E">
        <w:t xml:space="preserve">Appendix 1 – Embase </w:t>
      </w:r>
      <w:proofErr w:type="spellStart"/>
      <w:r w:rsidRPr="0083166E">
        <w:t>Classic+Embase</w:t>
      </w:r>
      <w:proofErr w:type="spellEnd"/>
      <w:r w:rsidRPr="0083166E">
        <w:t xml:space="preserve"> Search Terms</w:t>
      </w:r>
    </w:p>
    <w:p w14:paraId="0D3EA1A8" w14:textId="5C979F71" w:rsidR="00BC09E2" w:rsidRPr="0083166E" w:rsidRDefault="00BC09E2" w:rsidP="0026797D">
      <w:pPr>
        <w:pStyle w:val="ListParagraph"/>
        <w:numPr>
          <w:ilvl w:val="0"/>
          <w:numId w:val="2"/>
        </w:numPr>
      </w:pPr>
      <w:r w:rsidRPr="0083166E">
        <w:t>Treatment Withdrawal/</w:t>
      </w:r>
      <w:r w:rsidRPr="0083166E">
        <w:tab/>
      </w:r>
    </w:p>
    <w:p w14:paraId="7CD52CE8" w14:textId="135AA819" w:rsidR="00BC09E2" w:rsidRPr="0083166E" w:rsidRDefault="00BC09E2" w:rsidP="00BC09E2">
      <w:pPr>
        <w:pStyle w:val="ListParagraph"/>
        <w:numPr>
          <w:ilvl w:val="0"/>
          <w:numId w:val="2"/>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4D449195" w14:textId="4BD52965" w:rsidR="00BC09E2" w:rsidRPr="0083166E" w:rsidRDefault="00BC09E2" w:rsidP="0026797D">
      <w:pPr>
        <w:pStyle w:val="ListParagraph"/>
        <w:numPr>
          <w:ilvl w:val="0"/>
          <w:numId w:val="2"/>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3FE1A0A7" w14:textId="2CAA9979" w:rsidR="00BC09E2" w:rsidRPr="0083166E" w:rsidRDefault="00BC09E2" w:rsidP="0026797D">
      <w:pPr>
        <w:pStyle w:val="ListParagraph"/>
        <w:numPr>
          <w:ilvl w:val="0"/>
          <w:numId w:val="2"/>
        </w:numPr>
      </w:pPr>
      <w:r w:rsidRPr="0083166E">
        <w:t>treatment cessation*.</w:t>
      </w:r>
      <w:proofErr w:type="spellStart"/>
      <w:r w:rsidRPr="0083166E">
        <w:t>tw</w:t>
      </w:r>
      <w:proofErr w:type="spellEnd"/>
      <w:r w:rsidRPr="0083166E">
        <w:t>.</w:t>
      </w:r>
      <w:r w:rsidRPr="0083166E">
        <w:tab/>
      </w:r>
    </w:p>
    <w:p w14:paraId="28CDC31F" w14:textId="259518B4" w:rsidR="00BC09E2" w:rsidRPr="0083166E" w:rsidRDefault="00BC09E2" w:rsidP="0026797D">
      <w:pPr>
        <w:pStyle w:val="ListParagraph"/>
        <w:numPr>
          <w:ilvl w:val="0"/>
          <w:numId w:val="2"/>
        </w:numPr>
      </w:pPr>
      <w:r w:rsidRPr="0083166E">
        <w:t>or/1-4</w:t>
      </w:r>
      <w:r w:rsidRPr="0083166E">
        <w:tab/>
      </w:r>
    </w:p>
    <w:p w14:paraId="0B70C342" w14:textId="5D6D97C0" w:rsidR="00BC09E2" w:rsidRPr="0083166E" w:rsidRDefault="00BC09E2" w:rsidP="0026797D">
      <w:pPr>
        <w:pStyle w:val="ListParagraph"/>
        <w:numPr>
          <w:ilvl w:val="0"/>
          <w:numId w:val="2"/>
        </w:numPr>
      </w:pPr>
      <w:r w:rsidRPr="0083166E">
        <w:t>exp Death/</w:t>
      </w:r>
      <w:r w:rsidRPr="0083166E">
        <w:tab/>
      </w:r>
    </w:p>
    <w:p w14:paraId="7712C039" w14:textId="65667766" w:rsidR="00BC09E2" w:rsidRPr="0083166E" w:rsidRDefault="00BC09E2" w:rsidP="0026797D">
      <w:pPr>
        <w:pStyle w:val="ListParagraph"/>
        <w:numPr>
          <w:ilvl w:val="0"/>
          <w:numId w:val="2"/>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290A23C8" w14:textId="7C68C0C1" w:rsidR="00BC09E2" w:rsidRPr="0083166E" w:rsidRDefault="00BC09E2" w:rsidP="0026797D">
      <w:pPr>
        <w:pStyle w:val="ListParagraph"/>
        <w:numPr>
          <w:ilvl w:val="0"/>
          <w:numId w:val="2"/>
        </w:numPr>
      </w:pPr>
      <w:r w:rsidRPr="0083166E">
        <w:t>exp time/</w:t>
      </w:r>
      <w:r w:rsidRPr="0083166E">
        <w:tab/>
      </w:r>
    </w:p>
    <w:p w14:paraId="144E05C0" w14:textId="74E6A4FF" w:rsidR="00BC09E2" w:rsidRPr="0083166E" w:rsidRDefault="00BC09E2" w:rsidP="0026797D">
      <w:pPr>
        <w:pStyle w:val="ListParagraph"/>
        <w:numPr>
          <w:ilvl w:val="0"/>
          <w:numId w:val="2"/>
        </w:numPr>
      </w:pPr>
      <w:r w:rsidRPr="0083166E">
        <w:t>exp survival time/</w:t>
      </w:r>
      <w:r w:rsidRPr="0083166E">
        <w:tab/>
      </w:r>
    </w:p>
    <w:p w14:paraId="0FB84F26" w14:textId="70BA1EA3" w:rsidR="00BC09E2" w:rsidRPr="0083166E" w:rsidRDefault="00BC09E2" w:rsidP="0026797D">
      <w:pPr>
        <w:pStyle w:val="ListParagraph"/>
        <w:numPr>
          <w:ilvl w:val="0"/>
          <w:numId w:val="2"/>
        </w:numPr>
      </w:pPr>
      <w:r w:rsidRPr="0083166E">
        <w:t>time.tw.</w:t>
      </w:r>
      <w:r w:rsidRPr="0083166E">
        <w:tab/>
      </w:r>
    </w:p>
    <w:p w14:paraId="7DE5BC09" w14:textId="2B7F32E8" w:rsidR="00BC09E2" w:rsidRPr="0083166E" w:rsidRDefault="00BC09E2" w:rsidP="0026797D">
      <w:pPr>
        <w:pStyle w:val="ListParagraph"/>
        <w:numPr>
          <w:ilvl w:val="0"/>
          <w:numId w:val="2"/>
        </w:numPr>
      </w:pPr>
      <w:r w:rsidRPr="0083166E">
        <w:t>(6 or 7) and (8 or 9 or 10)</w:t>
      </w:r>
      <w:r w:rsidRPr="0083166E">
        <w:tab/>
      </w:r>
    </w:p>
    <w:p w14:paraId="7F90F207" w14:textId="15ED39E3" w:rsidR="00BC09E2" w:rsidRPr="0083166E" w:rsidRDefault="00BC09E2" w:rsidP="0026797D">
      <w:pPr>
        <w:pStyle w:val="ListParagraph"/>
        <w:numPr>
          <w:ilvl w:val="0"/>
          <w:numId w:val="2"/>
        </w:numPr>
      </w:pPr>
      <w:r w:rsidRPr="0083166E">
        <w:t>(predict* adj2 death*).</w:t>
      </w:r>
      <w:proofErr w:type="spellStart"/>
      <w:r w:rsidRPr="0083166E">
        <w:t>tw</w:t>
      </w:r>
      <w:proofErr w:type="spellEnd"/>
      <w:r w:rsidRPr="0083166E">
        <w:t>.</w:t>
      </w:r>
      <w:r w:rsidRPr="0083166E">
        <w:tab/>
      </w:r>
    </w:p>
    <w:p w14:paraId="40821AD2" w14:textId="423E0D40" w:rsidR="00BC09E2" w:rsidRPr="0083166E" w:rsidRDefault="00BC09E2" w:rsidP="0026797D">
      <w:pPr>
        <w:pStyle w:val="ListParagraph"/>
        <w:numPr>
          <w:ilvl w:val="0"/>
          <w:numId w:val="2"/>
        </w:numPr>
      </w:pPr>
      <w:r w:rsidRPr="0083166E">
        <w:t>brain death*.</w:t>
      </w:r>
      <w:proofErr w:type="spellStart"/>
      <w:r w:rsidRPr="0083166E">
        <w:t>tw</w:t>
      </w:r>
      <w:proofErr w:type="spellEnd"/>
      <w:r w:rsidRPr="0083166E">
        <w:t>.</w:t>
      </w:r>
      <w:r w:rsidRPr="0083166E">
        <w:tab/>
      </w:r>
    </w:p>
    <w:p w14:paraId="012A9E76" w14:textId="366E654F" w:rsidR="00BC09E2" w:rsidRPr="0083166E" w:rsidRDefault="00BC09E2" w:rsidP="0026797D">
      <w:pPr>
        <w:pStyle w:val="ListParagraph"/>
        <w:numPr>
          <w:ilvl w:val="0"/>
          <w:numId w:val="2"/>
        </w:numPr>
      </w:pPr>
      <w:r w:rsidRPr="0083166E">
        <w:t>brain stem death*.</w:t>
      </w:r>
      <w:proofErr w:type="spellStart"/>
      <w:r w:rsidRPr="0083166E">
        <w:t>tw</w:t>
      </w:r>
      <w:proofErr w:type="spellEnd"/>
      <w:r w:rsidRPr="0083166E">
        <w:t>.</w:t>
      </w:r>
      <w:r w:rsidRPr="0083166E">
        <w:tab/>
      </w:r>
    </w:p>
    <w:p w14:paraId="3BBA51C0" w14:textId="051836FF" w:rsidR="00BC09E2" w:rsidRPr="0083166E" w:rsidRDefault="00BC09E2" w:rsidP="0026797D">
      <w:pPr>
        <w:pStyle w:val="ListParagraph"/>
        <w:numPr>
          <w:ilvl w:val="0"/>
          <w:numId w:val="2"/>
        </w:numPr>
      </w:pPr>
      <w:r w:rsidRPr="0083166E">
        <w:t>cardiac death*.</w:t>
      </w:r>
      <w:proofErr w:type="spellStart"/>
      <w:r w:rsidRPr="0083166E">
        <w:t>tw</w:t>
      </w:r>
      <w:proofErr w:type="spellEnd"/>
      <w:r w:rsidRPr="0083166E">
        <w:t>.</w:t>
      </w:r>
      <w:r w:rsidRPr="0083166E">
        <w:tab/>
      </w:r>
    </w:p>
    <w:p w14:paraId="2C9208A8" w14:textId="40FCB1DB" w:rsidR="00BC09E2" w:rsidRPr="0083166E" w:rsidRDefault="00BC09E2" w:rsidP="0026797D">
      <w:pPr>
        <w:pStyle w:val="ListParagraph"/>
        <w:numPr>
          <w:ilvl w:val="0"/>
          <w:numId w:val="2"/>
        </w:numPr>
      </w:pPr>
      <w:r w:rsidRPr="0083166E">
        <w:t>cardiocirculatory death*.</w:t>
      </w:r>
      <w:proofErr w:type="spellStart"/>
      <w:r w:rsidRPr="0083166E">
        <w:t>tw</w:t>
      </w:r>
      <w:proofErr w:type="spellEnd"/>
      <w:r w:rsidRPr="0083166E">
        <w:t>.</w:t>
      </w:r>
      <w:r w:rsidRPr="0083166E">
        <w:tab/>
      </w:r>
    </w:p>
    <w:p w14:paraId="52106F15" w14:textId="514B5C6A" w:rsidR="00BC09E2" w:rsidRPr="0083166E" w:rsidRDefault="00BC09E2" w:rsidP="0026797D">
      <w:pPr>
        <w:pStyle w:val="ListParagraph"/>
        <w:numPr>
          <w:ilvl w:val="0"/>
          <w:numId w:val="2"/>
        </w:numPr>
      </w:pPr>
      <w:r w:rsidRPr="0083166E">
        <w:t>cardio circulatory death*.</w:t>
      </w:r>
      <w:proofErr w:type="spellStart"/>
      <w:r w:rsidRPr="0083166E">
        <w:t>tw</w:t>
      </w:r>
      <w:proofErr w:type="spellEnd"/>
      <w:r w:rsidRPr="0083166E">
        <w:t>.</w:t>
      </w:r>
      <w:r w:rsidRPr="0083166E">
        <w:tab/>
      </w:r>
    </w:p>
    <w:p w14:paraId="6C75821E" w14:textId="19A66770" w:rsidR="00BC09E2" w:rsidRPr="0083166E" w:rsidRDefault="00BC09E2" w:rsidP="0026797D">
      <w:pPr>
        <w:pStyle w:val="ListParagraph"/>
        <w:numPr>
          <w:ilvl w:val="0"/>
          <w:numId w:val="2"/>
        </w:numPr>
      </w:pPr>
      <w:r w:rsidRPr="0083166E">
        <w:t>dcd$1.tw.</w:t>
      </w:r>
      <w:r w:rsidRPr="0083166E">
        <w:tab/>
      </w:r>
    </w:p>
    <w:p w14:paraId="41009040" w14:textId="7B34345C" w:rsidR="00BC09E2" w:rsidRPr="0083166E" w:rsidRDefault="00BC09E2" w:rsidP="0026797D">
      <w:pPr>
        <w:pStyle w:val="ListParagraph"/>
        <w:numPr>
          <w:ilvl w:val="0"/>
          <w:numId w:val="2"/>
        </w:numPr>
      </w:pPr>
      <w:r w:rsidRPr="0083166E">
        <w:t>circulatory death*.</w:t>
      </w:r>
      <w:proofErr w:type="spellStart"/>
      <w:r w:rsidRPr="0083166E">
        <w:t>tw</w:t>
      </w:r>
      <w:proofErr w:type="spellEnd"/>
      <w:r w:rsidRPr="0083166E">
        <w:t>.</w:t>
      </w:r>
      <w:r w:rsidRPr="0083166E">
        <w:tab/>
      </w:r>
    </w:p>
    <w:p w14:paraId="54AB53C7" w14:textId="7C2114D7" w:rsidR="00BC09E2" w:rsidRPr="0083166E" w:rsidRDefault="00BC09E2" w:rsidP="0026797D">
      <w:pPr>
        <w:pStyle w:val="ListParagraph"/>
        <w:numPr>
          <w:ilvl w:val="0"/>
          <w:numId w:val="2"/>
        </w:numPr>
      </w:pPr>
      <w:r w:rsidRPr="0083166E">
        <w:t>clinical death*.</w:t>
      </w:r>
      <w:proofErr w:type="spellStart"/>
      <w:r w:rsidRPr="0083166E">
        <w:t>tw</w:t>
      </w:r>
      <w:proofErr w:type="spellEnd"/>
      <w:r w:rsidRPr="0083166E">
        <w:t>.</w:t>
      </w:r>
      <w:r w:rsidRPr="0083166E">
        <w:tab/>
      </w:r>
    </w:p>
    <w:p w14:paraId="179E43C2" w14:textId="23E413C1" w:rsidR="00BC09E2" w:rsidRPr="0083166E" w:rsidRDefault="00BC09E2" w:rsidP="0026797D">
      <w:pPr>
        <w:pStyle w:val="ListParagraph"/>
        <w:numPr>
          <w:ilvl w:val="0"/>
          <w:numId w:val="2"/>
        </w:numPr>
      </w:pPr>
      <w:r w:rsidRPr="0083166E">
        <w:t>diagnosis of death*.</w:t>
      </w:r>
      <w:proofErr w:type="spellStart"/>
      <w:r w:rsidRPr="0083166E">
        <w:t>tw</w:t>
      </w:r>
      <w:proofErr w:type="spellEnd"/>
      <w:r w:rsidRPr="0083166E">
        <w:t>.</w:t>
      </w:r>
      <w:r w:rsidRPr="0083166E">
        <w:tab/>
      </w:r>
    </w:p>
    <w:p w14:paraId="785C2B44" w14:textId="7F37ABCC" w:rsidR="00BC09E2" w:rsidRPr="0083166E" w:rsidRDefault="00BC09E2" w:rsidP="0026797D">
      <w:pPr>
        <w:pStyle w:val="ListParagraph"/>
        <w:numPr>
          <w:ilvl w:val="0"/>
          <w:numId w:val="2"/>
        </w:numPr>
      </w:pPr>
      <w:r w:rsidRPr="0083166E">
        <w:t>determination of death*.</w:t>
      </w:r>
      <w:proofErr w:type="spellStart"/>
      <w:r w:rsidRPr="0083166E">
        <w:t>tw</w:t>
      </w:r>
      <w:proofErr w:type="spellEnd"/>
      <w:r w:rsidRPr="0083166E">
        <w:t>.</w:t>
      </w:r>
      <w:r w:rsidRPr="0083166E">
        <w:tab/>
      </w:r>
    </w:p>
    <w:p w14:paraId="25B1E70A" w14:textId="040211BE" w:rsidR="00BC09E2" w:rsidRPr="0083166E" w:rsidRDefault="00BC09E2" w:rsidP="0026797D">
      <w:pPr>
        <w:pStyle w:val="ListParagraph"/>
        <w:numPr>
          <w:ilvl w:val="0"/>
          <w:numId w:val="2"/>
        </w:numPr>
      </w:pPr>
      <w:r w:rsidRPr="0083166E">
        <w:t>or/11-22</w:t>
      </w:r>
      <w:r w:rsidRPr="0083166E">
        <w:tab/>
      </w:r>
    </w:p>
    <w:p w14:paraId="2263273F" w14:textId="21AF1736" w:rsidR="00BC09E2" w:rsidRPr="0083166E" w:rsidRDefault="00BC09E2" w:rsidP="0026797D">
      <w:pPr>
        <w:pStyle w:val="ListParagraph"/>
        <w:numPr>
          <w:ilvl w:val="0"/>
          <w:numId w:val="2"/>
        </w:numPr>
      </w:pPr>
      <w:r w:rsidRPr="0083166E">
        <w:t>5 and 23</w:t>
      </w:r>
    </w:p>
    <w:p w14:paraId="3FDFBF3E" w14:textId="05B88A83" w:rsidR="00BC09E2" w:rsidRPr="0083166E" w:rsidRDefault="00BC09E2" w:rsidP="00BC09E2"/>
    <w:p w14:paraId="50AFF9A5" w14:textId="01924171" w:rsidR="0026797D" w:rsidRPr="0083166E" w:rsidRDefault="00BC09E2" w:rsidP="0083166E">
      <w:pPr>
        <w:pStyle w:val="Heading2"/>
      </w:pPr>
      <w:r w:rsidRPr="0083166E">
        <w:t xml:space="preserve">Appendix 2 </w:t>
      </w:r>
      <w:r w:rsidR="0026797D" w:rsidRPr="0083166E">
        <w:t>– Ovid MEDLINE(R) and In-Process, In-Data-Review &amp; Other Non-Indexed Citations Search Terms</w:t>
      </w:r>
    </w:p>
    <w:p w14:paraId="4343056C" w14:textId="1E48F858" w:rsidR="0026797D" w:rsidRPr="0083166E" w:rsidRDefault="0026797D" w:rsidP="0026797D">
      <w:pPr>
        <w:pStyle w:val="ListParagraph"/>
        <w:numPr>
          <w:ilvl w:val="0"/>
          <w:numId w:val="1"/>
        </w:numPr>
      </w:pPr>
      <w:r w:rsidRPr="0083166E">
        <w:t>exp Withholding Treatment/</w:t>
      </w:r>
      <w:r w:rsidRPr="0083166E">
        <w:tab/>
      </w:r>
    </w:p>
    <w:p w14:paraId="743C9EDA" w14:textId="5FCF9E27" w:rsidR="0026797D" w:rsidRPr="0083166E" w:rsidRDefault="0026797D" w:rsidP="0026797D">
      <w:pPr>
        <w:pStyle w:val="ListParagraph"/>
        <w:numPr>
          <w:ilvl w:val="0"/>
          <w:numId w:val="1"/>
        </w:numPr>
      </w:pPr>
      <w:r w:rsidRPr="0083166E">
        <w:t>exp life support care/</w:t>
      </w:r>
      <w:r w:rsidRPr="0083166E">
        <w:tab/>
      </w:r>
    </w:p>
    <w:p w14:paraId="27B7125E" w14:textId="4087453F" w:rsidR="0026797D" w:rsidRPr="0083166E" w:rsidRDefault="0026797D" w:rsidP="0026797D">
      <w:pPr>
        <w:pStyle w:val="ListParagraph"/>
        <w:numPr>
          <w:ilvl w:val="0"/>
          <w:numId w:val="1"/>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50BBE120" w14:textId="44025F24" w:rsidR="0026797D" w:rsidRPr="0083166E" w:rsidRDefault="0026797D" w:rsidP="0026797D">
      <w:pPr>
        <w:pStyle w:val="ListParagraph"/>
        <w:numPr>
          <w:ilvl w:val="0"/>
          <w:numId w:val="1"/>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15755464" w14:textId="5EFD14BC" w:rsidR="0026797D" w:rsidRPr="0083166E" w:rsidRDefault="0026797D" w:rsidP="0026797D">
      <w:pPr>
        <w:pStyle w:val="ListParagraph"/>
        <w:numPr>
          <w:ilvl w:val="0"/>
          <w:numId w:val="1"/>
        </w:numPr>
      </w:pPr>
      <w:r w:rsidRPr="0083166E">
        <w:t>treatment cessation*.</w:t>
      </w:r>
      <w:proofErr w:type="spellStart"/>
      <w:r w:rsidRPr="0083166E">
        <w:t>tw</w:t>
      </w:r>
      <w:proofErr w:type="spellEnd"/>
      <w:r w:rsidRPr="0083166E">
        <w:t>.</w:t>
      </w:r>
      <w:r w:rsidRPr="0083166E">
        <w:tab/>
      </w:r>
    </w:p>
    <w:p w14:paraId="383A43F7" w14:textId="781DC174" w:rsidR="0026797D" w:rsidRPr="0083166E" w:rsidRDefault="0026797D" w:rsidP="0026797D">
      <w:pPr>
        <w:pStyle w:val="ListParagraph"/>
        <w:numPr>
          <w:ilvl w:val="0"/>
          <w:numId w:val="1"/>
        </w:numPr>
      </w:pPr>
      <w:r w:rsidRPr="0083166E">
        <w:t>or/1-5</w:t>
      </w:r>
      <w:r w:rsidRPr="0083166E">
        <w:tab/>
      </w:r>
    </w:p>
    <w:p w14:paraId="73C87E2A" w14:textId="0997550C" w:rsidR="0026797D" w:rsidRPr="0083166E" w:rsidRDefault="0026797D" w:rsidP="0026797D">
      <w:pPr>
        <w:pStyle w:val="ListParagraph"/>
        <w:numPr>
          <w:ilvl w:val="0"/>
          <w:numId w:val="1"/>
        </w:numPr>
      </w:pPr>
      <w:r w:rsidRPr="0083166E">
        <w:t>exp Death/</w:t>
      </w:r>
      <w:r w:rsidRPr="0083166E">
        <w:tab/>
      </w:r>
    </w:p>
    <w:p w14:paraId="50FBDEC6" w14:textId="745612EB" w:rsidR="0026797D" w:rsidRPr="0083166E" w:rsidRDefault="0026797D" w:rsidP="0026797D">
      <w:pPr>
        <w:pStyle w:val="ListParagraph"/>
        <w:numPr>
          <w:ilvl w:val="0"/>
          <w:numId w:val="1"/>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5D3B9DE7" w14:textId="338D2123" w:rsidR="0026797D" w:rsidRPr="0083166E" w:rsidRDefault="0026797D" w:rsidP="0026797D">
      <w:pPr>
        <w:pStyle w:val="ListParagraph"/>
        <w:numPr>
          <w:ilvl w:val="0"/>
          <w:numId w:val="1"/>
        </w:numPr>
      </w:pPr>
      <w:r w:rsidRPr="0083166E">
        <w:t>exp time/</w:t>
      </w:r>
      <w:r w:rsidRPr="0083166E">
        <w:tab/>
      </w:r>
    </w:p>
    <w:p w14:paraId="1CB19DF5" w14:textId="39C87A1B" w:rsidR="0026797D" w:rsidRPr="0083166E" w:rsidRDefault="0026797D" w:rsidP="0026797D">
      <w:pPr>
        <w:pStyle w:val="ListParagraph"/>
        <w:numPr>
          <w:ilvl w:val="0"/>
          <w:numId w:val="1"/>
        </w:numPr>
      </w:pPr>
      <w:r w:rsidRPr="0083166E">
        <w:t>time.tw.</w:t>
      </w:r>
      <w:r w:rsidRPr="0083166E">
        <w:tab/>
      </w:r>
    </w:p>
    <w:p w14:paraId="20EE142B" w14:textId="7E8E0278" w:rsidR="0026797D" w:rsidRPr="0083166E" w:rsidRDefault="0026797D" w:rsidP="0026797D">
      <w:pPr>
        <w:pStyle w:val="ListParagraph"/>
        <w:numPr>
          <w:ilvl w:val="0"/>
          <w:numId w:val="1"/>
        </w:numPr>
      </w:pPr>
      <w:r w:rsidRPr="0083166E">
        <w:t>(7 or 8) and (9 or 10)</w:t>
      </w:r>
      <w:r w:rsidRPr="0083166E">
        <w:tab/>
      </w:r>
    </w:p>
    <w:p w14:paraId="0D0750FA" w14:textId="418FF4A6" w:rsidR="0026797D" w:rsidRPr="0083166E" w:rsidRDefault="0026797D" w:rsidP="0026797D">
      <w:pPr>
        <w:pStyle w:val="ListParagraph"/>
        <w:numPr>
          <w:ilvl w:val="0"/>
          <w:numId w:val="1"/>
        </w:numPr>
      </w:pPr>
      <w:r w:rsidRPr="0083166E">
        <w:t>(predict* adj2 death*).</w:t>
      </w:r>
      <w:proofErr w:type="spellStart"/>
      <w:r w:rsidRPr="0083166E">
        <w:t>tw</w:t>
      </w:r>
      <w:proofErr w:type="spellEnd"/>
      <w:r w:rsidRPr="0083166E">
        <w:t>.</w:t>
      </w:r>
      <w:r w:rsidRPr="0083166E">
        <w:tab/>
      </w:r>
    </w:p>
    <w:p w14:paraId="0E6945EB" w14:textId="444086D2" w:rsidR="0026797D" w:rsidRPr="0083166E" w:rsidRDefault="0026797D" w:rsidP="0026797D">
      <w:pPr>
        <w:pStyle w:val="ListParagraph"/>
        <w:numPr>
          <w:ilvl w:val="0"/>
          <w:numId w:val="1"/>
        </w:numPr>
      </w:pPr>
      <w:r w:rsidRPr="0083166E">
        <w:t>brain death*.</w:t>
      </w:r>
      <w:proofErr w:type="spellStart"/>
      <w:r w:rsidRPr="0083166E">
        <w:t>tw</w:t>
      </w:r>
      <w:proofErr w:type="spellEnd"/>
      <w:r w:rsidRPr="0083166E">
        <w:t>.</w:t>
      </w:r>
      <w:r w:rsidRPr="0083166E">
        <w:tab/>
      </w:r>
    </w:p>
    <w:p w14:paraId="2D93D698" w14:textId="06ACCDD5" w:rsidR="0026797D" w:rsidRPr="0083166E" w:rsidRDefault="0026797D" w:rsidP="0026797D">
      <w:pPr>
        <w:pStyle w:val="ListParagraph"/>
        <w:numPr>
          <w:ilvl w:val="0"/>
          <w:numId w:val="1"/>
        </w:numPr>
      </w:pPr>
      <w:r w:rsidRPr="0083166E">
        <w:t>brain stem death*.</w:t>
      </w:r>
      <w:proofErr w:type="spellStart"/>
      <w:r w:rsidRPr="0083166E">
        <w:t>tw</w:t>
      </w:r>
      <w:proofErr w:type="spellEnd"/>
      <w:r w:rsidRPr="0083166E">
        <w:t>.</w:t>
      </w:r>
      <w:r w:rsidRPr="0083166E">
        <w:tab/>
      </w:r>
    </w:p>
    <w:p w14:paraId="504E51C3" w14:textId="0BFCCA86" w:rsidR="0026797D" w:rsidRPr="0083166E" w:rsidRDefault="0026797D" w:rsidP="0026797D">
      <w:pPr>
        <w:pStyle w:val="ListParagraph"/>
        <w:numPr>
          <w:ilvl w:val="0"/>
          <w:numId w:val="1"/>
        </w:numPr>
      </w:pPr>
      <w:r w:rsidRPr="0083166E">
        <w:t>cardiac death*.</w:t>
      </w:r>
      <w:proofErr w:type="spellStart"/>
      <w:r w:rsidRPr="0083166E">
        <w:t>tw</w:t>
      </w:r>
      <w:proofErr w:type="spellEnd"/>
      <w:r w:rsidRPr="0083166E">
        <w:t>.</w:t>
      </w:r>
      <w:r w:rsidRPr="0083166E">
        <w:tab/>
      </w:r>
    </w:p>
    <w:p w14:paraId="7F4B70FE" w14:textId="483B8FEB" w:rsidR="0026797D" w:rsidRPr="0083166E" w:rsidRDefault="0026797D" w:rsidP="0026797D">
      <w:pPr>
        <w:pStyle w:val="ListParagraph"/>
        <w:numPr>
          <w:ilvl w:val="0"/>
          <w:numId w:val="1"/>
        </w:numPr>
      </w:pPr>
      <w:r w:rsidRPr="0083166E">
        <w:t>cardiocirculatory death*.</w:t>
      </w:r>
      <w:proofErr w:type="spellStart"/>
      <w:r w:rsidRPr="0083166E">
        <w:t>tw</w:t>
      </w:r>
      <w:proofErr w:type="spellEnd"/>
      <w:r w:rsidRPr="0083166E">
        <w:t>.</w:t>
      </w:r>
      <w:r w:rsidRPr="0083166E">
        <w:tab/>
      </w:r>
    </w:p>
    <w:p w14:paraId="17AAC220" w14:textId="0FDC3324" w:rsidR="0026797D" w:rsidRPr="0083166E" w:rsidRDefault="0026797D" w:rsidP="0026797D">
      <w:pPr>
        <w:pStyle w:val="ListParagraph"/>
        <w:numPr>
          <w:ilvl w:val="0"/>
          <w:numId w:val="1"/>
        </w:numPr>
      </w:pPr>
      <w:r w:rsidRPr="0083166E">
        <w:t>cardio circulatory death*.</w:t>
      </w:r>
      <w:proofErr w:type="spellStart"/>
      <w:r w:rsidRPr="0083166E">
        <w:t>tw</w:t>
      </w:r>
      <w:proofErr w:type="spellEnd"/>
      <w:r w:rsidRPr="0083166E">
        <w:t>.</w:t>
      </w:r>
      <w:r w:rsidRPr="0083166E">
        <w:tab/>
      </w:r>
    </w:p>
    <w:p w14:paraId="3F268082" w14:textId="61801A6E" w:rsidR="0026797D" w:rsidRPr="0083166E" w:rsidRDefault="0026797D" w:rsidP="0026797D">
      <w:pPr>
        <w:pStyle w:val="ListParagraph"/>
        <w:numPr>
          <w:ilvl w:val="0"/>
          <w:numId w:val="1"/>
        </w:numPr>
      </w:pPr>
      <w:r w:rsidRPr="0083166E">
        <w:lastRenderedPageBreak/>
        <w:t>dcd$1.tw.</w:t>
      </w:r>
      <w:r w:rsidRPr="0083166E">
        <w:tab/>
      </w:r>
    </w:p>
    <w:p w14:paraId="78588E26" w14:textId="24A42552" w:rsidR="0026797D" w:rsidRPr="0083166E" w:rsidRDefault="0026797D" w:rsidP="0026797D">
      <w:pPr>
        <w:pStyle w:val="ListParagraph"/>
        <w:numPr>
          <w:ilvl w:val="0"/>
          <w:numId w:val="1"/>
        </w:numPr>
      </w:pPr>
      <w:r w:rsidRPr="0083166E">
        <w:t>circulatory death*.</w:t>
      </w:r>
      <w:proofErr w:type="spellStart"/>
      <w:r w:rsidRPr="0083166E">
        <w:t>tw</w:t>
      </w:r>
      <w:proofErr w:type="spellEnd"/>
      <w:r w:rsidRPr="0083166E">
        <w:t>.</w:t>
      </w:r>
      <w:r w:rsidRPr="0083166E">
        <w:tab/>
      </w:r>
    </w:p>
    <w:p w14:paraId="6C90D529" w14:textId="4F7A8272" w:rsidR="0026797D" w:rsidRPr="0083166E" w:rsidRDefault="0026797D" w:rsidP="0026797D">
      <w:pPr>
        <w:pStyle w:val="ListParagraph"/>
        <w:numPr>
          <w:ilvl w:val="0"/>
          <w:numId w:val="1"/>
        </w:numPr>
      </w:pPr>
      <w:r w:rsidRPr="0083166E">
        <w:t>clinical death*.</w:t>
      </w:r>
      <w:proofErr w:type="spellStart"/>
      <w:r w:rsidRPr="0083166E">
        <w:t>tw</w:t>
      </w:r>
      <w:proofErr w:type="spellEnd"/>
      <w:r w:rsidRPr="0083166E">
        <w:t>.</w:t>
      </w:r>
      <w:r w:rsidRPr="0083166E">
        <w:tab/>
      </w:r>
    </w:p>
    <w:p w14:paraId="00AAF538" w14:textId="0FC13617" w:rsidR="0026797D" w:rsidRPr="0083166E" w:rsidRDefault="0026797D" w:rsidP="0026797D">
      <w:pPr>
        <w:pStyle w:val="ListParagraph"/>
        <w:numPr>
          <w:ilvl w:val="0"/>
          <w:numId w:val="1"/>
        </w:numPr>
      </w:pPr>
      <w:r w:rsidRPr="0083166E">
        <w:t>diagnosis of death*.</w:t>
      </w:r>
      <w:proofErr w:type="spellStart"/>
      <w:r w:rsidRPr="0083166E">
        <w:t>tw</w:t>
      </w:r>
      <w:proofErr w:type="spellEnd"/>
      <w:r w:rsidRPr="0083166E">
        <w:t>.</w:t>
      </w:r>
      <w:r w:rsidRPr="0083166E">
        <w:tab/>
      </w:r>
    </w:p>
    <w:p w14:paraId="7F5C3421" w14:textId="5581DE09" w:rsidR="0026797D" w:rsidRPr="0083166E" w:rsidRDefault="0026797D" w:rsidP="0026797D">
      <w:pPr>
        <w:pStyle w:val="ListParagraph"/>
        <w:numPr>
          <w:ilvl w:val="0"/>
          <w:numId w:val="1"/>
        </w:numPr>
      </w:pPr>
      <w:r w:rsidRPr="0083166E">
        <w:t>determination of death*.</w:t>
      </w:r>
      <w:proofErr w:type="spellStart"/>
      <w:r w:rsidRPr="0083166E">
        <w:t>tw</w:t>
      </w:r>
      <w:proofErr w:type="spellEnd"/>
      <w:r w:rsidRPr="0083166E">
        <w:t>.</w:t>
      </w:r>
      <w:r w:rsidRPr="0083166E">
        <w:tab/>
      </w:r>
    </w:p>
    <w:p w14:paraId="309E0767" w14:textId="7D90D489" w:rsidR="0026797D" w:rsidRPr="0083166E" w:rsidRDefault="0026797D" w:rsidP="0026797D">
      <w:pPr>
        <w:pStyle w:val="ListParagraph"/>
        <w:numPr>
          <w:ilvl w:val="0"/>
          <w:numId w:val="1"/>
        </w:numPr>
      </w:pPr>
      <w:r w:rsidRPr="0083166E">
        <w:t>or/11-22</w:t>
      </w:r>
      <w:r w:rsidRPr="0083166E">
        <w:tab/>
      </w:r>
    </w:p>
    <w:p w14:paraId="13A68707" w14:textId="7BDA8E91" w:rsidR="00BC09E2" w:rsidRPr="0083166E" w:rsidRDefault="0026797D" w:rsidP="0026797D">
      <w:pPr>
        <w:pStyle w:val="ListParagraph"/>
        <w:numPr>
          <w:ilvl w:val="0"/>
          <w:numId w:val="1"/>
        </w:numPr>
      </w:pPr>
      <w:r w:rsidRPr="0083166E">
        <w:t>6 and 23</w:t>
      </w:r>
    </w:p>
    <w:sectPr w:rsidR="00BC09E2" w:rsidRPr="008316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92C68"/>
    <w:multiLevelType w:val="hybridMultilevel"/>
    <w:tmpl w:val="A058B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A20AD1"/>
    <w:multiLevelType w:val="hybridMultilevel"/>
    <w:tmpl w:val="27A06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8372949">
    <w:abstractNumId w:val="1"/>
  </w:num>
  <w:num w:numId="2" w16cid:durableId="893976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15C"/>
    <w:rsid w:val="000F6EFD"/>
    <w:rsid w:val="0010730D"/>
    <w:rsid w:val="00150C0B"/>
    <w:rsid w:val="0019435E"/>
    <w:rsid w:val="00195470"/>
    <w:rsid w:val="001D75D7"/>
    <w:rsid w:val="00212F98"/>
    <w:rsid w:val="00247E5F"/>
    <w:rsid w:val="0026797D"/>
    <w:rsid w:val="00271672"/>
    <w:rsid w:val="00277FB1"/>
    <w:rsid w:val="0030559B"/>
    <w:rsid w:val="00307EDB"/>
    <w:rsid w:val="00330AB3"/>
    <w:rsid w:val="003605DD"/>
    <w:rsid w:val="00371E1B"/>
    <w:rsid w:val="004238B4"/>
    <w:rsid w:val="00426C8E"/>
    <w:rsid w:val="0045733F"/>
    <w:rsid w:val="00484F90"/>
    <w:rsid w:val="00497F55"/>
    <w:rsid w:val="00533528"/>
    <w:rsid w:val="0053430B"/>
    <w:rsid w:val="005D7B6A"/>
    <w:rsid w:val="006017A8"/>
    <w:rsid w:val="0071591D"/>
    <w:rsid w:val="00720E2C"/>
    <w:rsid w:val="00762F66"/>
    <w:rsid w:val="0077730D"/>
    <w:rsid w:val="007A515C"/>
    <w:rsid w:val="007C62A0"/>
    <w:rsid w:val="007D0711"/>
    <w:rsid w:val="0083166E"/>
    <w:rsid w:val="00852E96"/>
    <w:rsid w:val="008A68D8"/>
    <w:rsid w:val="008C7A8F"/>
    <w:rsid w:val="008F37C2"/>
    <w:rsid w:val="009002B1"/>
    <w:rsid w:val="00937AB4"/>
    <w:rsid w:val="009D29D4"/>
    <w:rsid w:val="00A27A02"/>
    <w:rsid w:val="00A6678D"/>
    <w:rsid w:val="00AA672C"/>
    <w:rsid w:val="00AB020D"/>
    <w:rsid w:val="00B14E5C"/>
    <w:rsid w:val="00B427C5"/>
    <w:rsid w:val="00B51FA8"/>
    <w:rsid w:val="00BB0609"/>
    <w:rsid w:val="00BC09E2"/>
    <w:rsid w:val="00C91F5B"/>
    <w:rsid w:val="00CB6266"/>
    <w:rsid w:val="00CE4DE3"/>
    <w:rsid w:val="00DA234A"/>
    <w:rsid w:val="00DC7287"/>
    <w:rsid w:val="00EA3A31"/>
    <w:rsid w:val="00F42FC6"/>
    <w:rsid w:val="00F9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5AEA1"/>
  <w15:chartTrackingRefBased/>
  <w15:docId w15:val="{B60DAE58-9D06-4A63-BFE0-45D944F1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35E"/>
    <w:rPr>
      <w:rFonts w:ascii="Georgia" w:hAnsi="Georgia"/>
    </w:rPr>
  </w:style>
  <w:style w:type="paragraph" w:styleId="Heading1">
    <w:name w:val="heading 1"/>
    <w:basedOn w:val="Normal"/>
    <w:next w:val="Normal"/>
    <w:link w:val="Heading1Char"/>
    <w:uiPriority w:val="9"/>
    <w:qFormat/>
    <w:rsid w:val="00BB0609"/>
    <w:pPr>
      <w:keepNext/>
      <w:keepLines/>
      <w:spacing w:before="240" w:after="0"/>
      <w:outlineLvl w:val="0"/>
    </w:pPr>
    <w:rPr>
      <w:rFonts w:ascii="Segoe UI" w:eastAsiaTheme="majorEastAsia" w:hAnsi="Segoe UI" w:cstheme="majorBidi"/>
      <w:sz w:val="32"/>
      <w:szCs w:val="32"/>
    </w:rPr>
  </w:style>
  <w:style w:type="paragraph" w:styleId="Heading2">
    <w:name w:val="heading 2"/>
    <w:basedOn w:val="Normal"/>
    <w:next w:val="Normal"/>
    <w:link w:val="Heading2Char"/>
    <w:uiPriority w:val="9"/>
    <w:unhideWhenUsed/>
    <w:qFormat/>
    <w:rsid w:val="00BB0609"/>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609"/>
    <w:rPr>
      <w:rFonts w:ascii="Segoe UI" w:eastAsiaTheme="majorEastAsia" w:hAnsi="Segoe UI" w:cstheme="majorBidi"/>
      <w:sz w:val="32"/>
      <w:szCs w:val="32"/>
    </w:rPr>
  </w:style>
  <w:style w:type="character" w:customStyle="1" w:styleId="Heading2Char">
    <w:name w:val="Heading 2 Char"/>
    <w:basedOn w:val="DefaultParagraphFont"/>
    <w:link w:val="Heading2"/>
    <w:uiPriority w:val="9"/>
    <w:rsid w:val="00BB0609"/>
    <w:rPr>
      <w:rFonts w:asciiTheme="majorHAnsi" w:eastAsiaTheme="majorEastAsia" w:hAnsiTheme="majorHAnsi" w:cstheme="majorBidi"/>
      <w:sz w:val="26"/>
      <w:szCs w:val="26"/>
    </w:rPr>
  </w:style>
  <w:style w:type="paragraph" w:styleId="ListParagraph">
    <w:name w:val="List Paragraph"/>
    <w:basedOn w:val="Normal"/>
    <w:uiPriority w:val="34"/>
    <w:qFormat/>
    <w:rsid w:val="0026797D"/>
    <w:pPr>
      <w:ind w:left="720"/>
      <w:contextualSpacing/>
    </w:pPr>
  </w:style>
  <w:style w:type="character" w:styleId="CommentReference">
    <w:name w:val="annotation reference"/>
    <w:basedOn w:val="DefaultParagraphFont"/>
    <w:uiPriority w:val="99"/>
    <w:semiHidden/>
    <w:unhideWhenUsed/>
    <w:rsid w:val="00426C8E"/>
    <w:rPr>
      <w:sz w:val="16"/>
      <w:szCs w:val="16"/>
    </w:rPr>
  </w:style>
  <w:style w:type="paragraph" w:styleId="CommentText">
    <w:name w:val="annotation text"/>
    <w:basedOn w:val="Normal"/>
    <w:link w:val="CommentTextChar"/>
    <w:uiPriority w:val="99"/>
    <w:unhideWhenUsed/>
    <w:rsid w:val="00426C8E"/>
    <w:pPr>
      <w:spacing w:line="240" w:lineRule="auto"/>
    </w:pPr>
    <w:rPr>
      <w:sz w:val="20"/>
      <w:szCs w:val="20"/>
    </w:rPr>
  </w:style>
  <w:style w:type="character" w:customStyle="1" w:styleId="CommentTextChar">
    <w:name w:val="Comment Text Char"/>
    <w:basedOn w:val="DefaultParagraphFont"/>
    <w:link w:val="CommentText"/>
    <w:uiPriority w:val="99"/>
    <w:rsid w:val="00426C8E"/>
    <w:rPr>
      <w:sz w:val="20"/>
      <w:szCs w:val="20"/>
    </w:rPr>
  </w:style>
  <w:style w:type="paragraph" w:styleId="Bibliography">
    <w:name w:val="Bibliography"/>
    <w:basedOn w:val="Normal"/>
    <w:next w:val="Normal"/>
    <w:uiPriority w:val="37"/>
    <w:unhideWhenUsed/>
    <w:rsid w:val="007D071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30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45BB0-D82A-4767-AD53-CEA8E031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7</Pages>
  <Words>49300</Words>
  <Characters>281010</Characters>
  <Application>Microsoft Office Word</Application>
  <DocSecurity>0</DocSecurity>
  <Lines>2341</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Nicolson</dc:creator>
  <cp:keywords/>
  <dc:description/>
  <cp:lastModifiedBy>Craig Nicolson</cp:lastModifiedBy>
  <cp:revision>3</cp:revision>
  <dcterms:created xsi:type="dcterms:W3CDTF">2022-08-03T13:27:00Z</dcterms:created>
  <dcterms:modified xsi:type="dcterms:W3CDTF">2022-08-2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DnS2FaR"/&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